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2242DE" w14:textId="77777777" w:rsidR="00E94E8E" w:rsidRDefault="00E94E8E" w:rsidP="00E94E8E">
      <w:pPr>
        <w:pStyle w:val="Heading1"/>
        <w:rPr>
          <w:noProof/>
        </w:rPr>
      </w:pPr>
      <w:r>
        <w:rPr>
          <w:noProof/>
        </w:rPr>
        <w:t>Supplementary material</w:t>
      </w:r>
    </w:p>
    <w:p w14:paraId="176BF0C7" w14:textId="77777777" w:rsidR="00E94E8E" w:rsidRDefault="00E94E8E" w:rsidP="00E94E8E">
      <w:pPr>
        <w:pStyle w:val="Heading2"/>
      </w:pPr>
      <w:r>
        <w:t>Experimental data</w:t>
      </w:r>
    </w:p>
    <w:p w14:paraId="2300C9A0" w14:textId="77777777" w:rsidR="00E94E8E" w:rsidRDefault="00E94E8E" w:rsidP="00E94E8E">
      <w:pPr>
        <w:pStyle w:val="Heading3"/>
      </w:pPr>
      <w:r>
        <w:t>Participant 1 (p01)</w:t>
      </w:r>
    </w:p>
    <w:p w14:paraId="7043D5F7" w14:textId="77777777" w:rsidR="00E94E8E" w:rsidRPr="00630261" w:rsidRDefault="00E94E8E" w:rsidP="00E94E8E">
      <w:pPr>
        <w:rPr>
          <w:b/>
        </w:rPr>
      </w:pPr>
      <w:r w:rsidRPr="0014556A">
        <w:t xml:space="preserve">Ethical approval for the </w:t>
      </w:r>
      <w:r>
        <w:t>data collection</w:t>
      </w:r>
      <w:r w:rsidRPr="0014556A">
        <w:t xml:space="preserve"> was provided by the University Research Ethics Committee at the University of Sheffield.</w:t>
      </w:r>
      <w:r>
        <w:t xml:space="preserve"> </w:t>
      </w:r>
      <w:r w:rsidRPr="0014556A">
        <w:t xml:space="preserve">Skin marker trajectories were captured </w:t>
      </w:r>
      <w:r>
        <w:t>at 100 Hz</w:t>
      </w:r>
      <w:r w:rsidRPr="0014556A">
        <w:t xml:space="preserve"> with a</w:t>
      </w:r>
      <w:r>
        <w:t>n 8-camera</w:t>
      </w:r>
      <w:r w:rsidRPr="0014556A">
        <w:t xml:space="preserve"> motion capture </w:t>
      </w:r>
      <w:r>
        <w:t xml:space="preserve">system </w:t>
      </w:r>
      <w:r w:rsidRPr="0014556A">
        <w:t>(</w:t>
      </w:r>
      <w:r>
        <w:t xml:space="preserve">MX, </w:t>
      </w:r>
      <w:r w:rsidRPr="0014556A">
        <w:t>Vicon Motion Systems Ltd, Oxford, UK</w:t>
      </w:r>
      <w:r>
        <w:t>)</w:t>
      </w:r>
      <w:r w:rsidRPr="0014556A">
        <w:t>.</w:t>
      </w:r>
      <w:r>
        <w:t xml:space="preserve"> The ground reaction forces</w:t>
      </w:r>
      <w:r w:rsidRPr="0014556A">
        <w:t xml:space="preserve"> were measured </w:t>
      </w:r>
      <w:r>
        <w:t>at 1000 Hz</w:t>
      </w:r>
      <w:r w:rsidRPr="0014556A">
        <w:t xml:space="preserve"> with two strain-gauge force plat</w:t>
      </w:r>
      <w:r>
        <w:t>form</w:t>
      </w:r>
      <w:r w:rsidRPr="0014556A">
        <w:t>s (</w:t>
      </w:r>
      <w:r>
        <w:t>Bertec Corp., Columbus, OH, USA)</w:t>
      </w:r>
      <w:r w:rsidRPr="0014556A">
        <w:t>.</w:t>
      </w:r>
    </w:p>
    <w:p w14:paraId="75745293" w14:textId="77777777" w:rsidR="00E94E8E" w:rsidRPr="00630261" w:rsidRDefault="00E94E8E" w:rsidP="00E94E8E">
      <w:pPr>
        <w:pStyle w:val="Heading3"/>
      </w:pPr>
      <w:r>
        <w:t>Participant 2 (p02)</w:t>
      </w:r>
    </w:p>
    <w:p w14:paraId="0A90B656" w14:textId="77777777" w:rsidR="00E94E8E" w:rsidRDefault="00E94E8E" w:rsidP="00E94E8E">
      <w:r>
        <w:t xml:space="preserve">The dataset was provided through the Knee Grand Challenge </w:t>
      </w:r>
      <w:r>
        <w:fldChar w:fldCharType="begin" w:fldLock="1"/>
      </w:r>
      <w:r>
        <w:instrText>ADDIN CSL_CITATION {"citationItems":[{"id":"ITEM-1","itemData":{"DOI":"10.1002/jor.22023","ISBN":"1528-8951 (Electronic)\\n0148-0731 (Linking)","ISSN":"07360266","PMID":"22161745","abstract":"Impairment of the human neuromusculoskeletal system can lead to significant mobility limitations and decreased quality of life. Computational models that accurately represent the musculoskeletal systems of individual patients could be used to explore different treatment options and optimize clinical outcome. The most significant barrier to model-based treatment design is validation of model-based estimates of in vivo contact and muscle forces. This paper introduces an annual \"Grand Challenge Competition to Predict In Vivo Knee Loads\" based on a series of comprehensive publicly available in vivo data sets for evaluating musculoskeletal model predictions of contact and muscle forces in the knee. The data sets come from patients implanted with force-measuring tibial prostheses. Following a historical review of musculoskeletal modeling methods used for estimating knee muscle and contact forces, we describe the first two data sets used for the first two competitions and summarize four subsequent data sets to be used for future competitions. These data sets include tibial contact force, video motion, ground reaction, muscle EMG, muscle strength, static and dynamic imaging, and implant geometry data. Competition participants create musculoskeletal models to predict tibial contact forces without having access to the corresponding in vivo measurements. These blinded predictions provide an unbiased evaluation of the capabilities and limitations of musculoskeletal modeling methods. The paper concludes with a discussion of how these unique data sets can be used by the musculoskeletal modeling research community to improve the estimation of in vivo muscle and contact forces and ultimately to help make musculoskeletal models clinically useful.","author":[{"dropping-particle":"","family":"Fregly","given":"Benjamin J.","non-dropping-particle":"","parse-names":false,"suffix":""},{"dropping-particle":"","family":"Besier","given":"Thor F.","non-dropping-particle":"","parse-names":false,"suffix":""},{"dropping-particle":"","family":"Lloyd","given":"David G.","non-dropping-particle":"","parse-names":false,"suffix":""},{"dropping-particle":"","family":"Delp","given":"Scott L.","non-dropping-particle":"","parse-names":false,"suffix":""},{"dropping-particle":"","family":"Banks","given":"Scott A.","non-dropping-particle":"","parse-names":false,"suffix":""},{"dropping-particle":"","family":"Pandy","given":"Marcus G.","non-dropping-particle":"","parse-names":false,"suffix":""},{"dropping-particle":"","family":"D'Lima","given":"Darryl D.","non-dropping-particle":"","parse-names":false,"suffix":""}],"container-title":"Journal of Orthopaedic Research","id":"ITEM-1","issue":"4","issued":{"date-parts":[["2012","4"]]},"page":"503-513","title":"Grand challenge competition to predict in vivo knee loads","type":"article-journal","volume":"30"},"uris":["http://www.mendeley.com/documents/?uuid=72452031-b341-4edb-99d7-697799db9f6c"]}],"mendeley":{"formattedCitation":"(Fregly et al., 2012)","plainTextFormattedCitation":"(Fregly et al., 2012)","previouslyFormattedCitation":"(Fregly et al., 2012)"},"properties":{"noteIndex":0},"schema":"https://github.com/citation-style-language/schema/raw/master/csl-citation.json"}</w:instrText>
      </w:r>
      <w:r>
        <w:fldChar w:fldCharType="separate"/>
      </w:r>
      <w:r w:rsidRPr="00630261">
        <w:rPr>
          <w:noProof/>
        </w:rPr>
        <w:t>(Fregly et al., 2012)</w:t>
      </w:r>
      <w:r>
        <w:fldChar w:fldCharType="end"/>
      </w:r>
      <w:r>
        <w:t xml:space="preserve">. The marker trajectory data were originally sampled at 120 </w:t>
      </w:r>
      <w:proofErr w:type="gramStart"/>
      <w:r>
        <w:t>Hz, but</w:t>
      </w:r>
      <w:proofErr w:type="gramEnd"/>
      <w:r>
        <w:t xml:space="preserve"> provided after being resampled to 200 Hz using a cubic-spline interpolation and filtered using a 15 Hz low-pass, 4</w:t>
      </w:r>
      <w:r w:rsidRPr="00774FBA">
        <w:rPr>
          <w:vertAlign w:val="superscript"/>
        </w:rPr>
        <w:t>th</w:t>
      </w:r>
      <w:r>
        <w:t xml:space="preserve"> order Butterworth filter. The ground reaction force data were originally sampled at 3840 </w:t>
      </w:r>
      <w:proofErr w:type="gramStart"/>
      <w:r>
        <w:t>Hz, but</w:t>
      </w:r>
      <w:proofErr w:type="gramEnd"/>
      <w:r>
        <w:t xml:space="preserve"> provided after being resampled to 1200 Hz using a cubic-spline interpolation and filtered using a 100 Hz low-pass, 4</w:t>
      </w:r>
      <w:r w:rsidRPr="00774FBA">
        <w:rPr>
          <w:vertAlign w:val="superscript"/>
        </w:rPr>
        <w:t>th</w:t>
      </w:r>
      <w:r>
        <w:t xml:space="preserve"> order Butterworth filter.</w:t>
      </w:r>
    </w:p>
    <w:p w14:paraId="6CAFA821" w14:textId="77777777" w:rsidR="00E94E8E" w:rsidRDefault="00E94E8E" w:rsidP="00E94E8E">
      <w:pPr>
        <w:pStyle w:val="Heading3"/>
      </w:pPr>
      <w:r>
        <w:t>Participant 3 (p03)</w:t>
      </w:r>
    </w:p>
    <w:p w14:paraId="29D1DE3E" w14:textId="77777777" w:rsidR="00E94E8E" w:rsidRPr="00CF1E6F" w:rsidRDefault="00E94E8E" w:rsidP="00E94E8E">
      <w:r>
        <w:t xml:space="preserve">The data were previously collected as part of </w:t>
      </w:r>
      <w:r w:rsidRPr="00BE0B8A">
        <w:t xml:space="preserve">the MD-Paedigree project </w:t>
      </w:r>
      <w:r>
        <w:t>(</w:t>
      </w:r>
      <w:r w:rsidRPr="00414E38">
        <w:t>EC 7th FP, ICT Program</w:t>
      </w:r>
      <w:r>
        <w:t>me</w:t>
      </w:r>
      <w:r w:rsidRPr="00414E38">
        <w:t xml:space="preserve">, </w:t>
      </w:r>
      <w:r>
        <w:t>Ref. No.</w:t>
      </w:r>
      <w:r w:rsidRPr="00414E38">
        <w:t xml:space="preserve"> 600932</w:t>
      </w:r>
      <w:r>
        <w:t>)</w:t>
      </w:r>
      <w:r w:rsidRPr="00BE0B8A">
        <w:t xml:space="preserve"> </w:t>
      </w:r>
      <w:r>
        <w:t>and details on the data collection</w:t>
      </w:r>
      <w:r w:rsidRPr="00082882">
        <w:rPr>
          <w:color w:val="FF0000"/>
        </w:rPr>
        <w:t xml:space="preserve"> </w:t>
      </w:r>
      <w:r>
        <w:t xml:space="preserve">were published earlier </w:t>
      </w:r>
      <w:r>
        <w:fldChar w:fldCharType="begin" w:fldLock="1"/>
      </w:r>
      <w:r>
        <w:instrText>ADDIN CSL_CITATION {"citationItems":[{"id":"ITEM-1","itemData":{"DOI":"10.1007/s10439-015-1451-z","ISBN":"0090-6964","ISSN":"0090-6964","PMID":"26374518","abstract":"Juvenile idiopathic arthritis (JIA) is the leading cause of childhood disability from a musculoskeletal disorder. It generally affects large joints such as the knee and the ankle, often causing structural damage. Different factors contribute to the damage onset, including altered joint loading and other mechanical factors, associated with pain and inflammation. The prediction of patients' joint loading can hence be a valuable tool in understanding the disease mechanisms involved in structural damage progression. A number of lower-limb musculoskeletal models have been proposed to analyse the hip and knee joints, but juvenile models of the foot are still lacking. This paper presents a modelling pipeline that allows the creation of juvenile patient-specific models starting from lower limb kinematics and foot and ankle MRI data. This pipeline has been applied to data from three children with JIA and the importance of patient-specific parameters and modelling assumptions has been tested in a sensitivity analysis focused on the variation of the joint reaction forces. This analysis highlighted the criticality of patient-specific definition of the ankle joint axes and location of the Achilles tendon insertions. Patient-specific detection of the Tibialis Anterior, Tibialis Posterior, and Peroneus Longus origins and insertions were also shown to be important.","author":[{"dropping-particle":"","family":"Prinold","given":"Joe A. I.","non-dropping-particle":"","parse-names":false,"suffix":""},{"dropping-particle":"","family":"Mazzà","given":"Claudia","non-dropping-particle":"","parse-names":false,"suffix":""},{"dropping-particle":"","family":"Marco","given":"Roberto","non-dropping-particle":"Di","parse-names":false,"suffix":""},{"dropping-particle":"","family":"Hannah","given":"Iain","non-dropping-particle":"","parse-names":false,"suffix":""},{"dropping-particle":"","family":"Malattia","given":"Clara","non-dropping-particle":"","parse-names":false,"suffix":""},{"dropping-particle":"","family":"Magni-Manzoni","given":"Silvia","non-dropping-particle":"","parse-names":false,"suffix":""},{"dropping-particle":"","family":"Petrarca","given":"Maurizio","non-dropping-particle":"","parse-names":false,"suffix":""},{"dropping-particle":"","family":"Ronchetti","given":"Anna B.","non-dropping-particle":"","parse-names":false,"suffix":""},{"dropping-particle":"","family":"Tanturri de Horatio","given":"Laura","non-dropping-particle":"","parse-names":false,"suffix":""},{"dropping-particle":"","family":"Dijkhuizen","given":"E. H. Pieter","non-dropping-particle":"van","parse-names":false,"suffix":""},{"dropping-particle":"","family":"Wesarg","given":"Stefan","non-dropping-particle":"","parse-names":false,"suffix":""},{"dropping-particle":"","family":"Viceconti","given":"Marco","non-dropping-particle":"","parse-names":false,"suffix":""}],"container-title":"Annals of Biomedical Engineering","id":"ITEM-1","issue":"1","issued":{"date-parts":[["2016","1","15"]]},"page":"247-257","title":"A Patient-Specific Foot Model for the Estimate of Ankle Joint Forces in Patients with Juvenile Idiopathic Arthritis","type":"article-journal","volume":"44"},"uris":["http://www.mendeley.com/documents/?uuid=1b6b87f6-b77a-4b46-aa01-cf37b85da589"]}],"mendeley":{"formattedCitation":"(Prinold et al., 2016)","plainTextFormattedCitation":"(Prinold et al., 2016)","previouslyFormattedCitation":"(Prinold et al., 2016)"},"properties":{"noteIndex":0},"schema":"https://github.com/citation-style-language/schema/raw/master/csl-citation.json"}</w:instrText>
      </w:r>
      <w:r>
        <w:fldChar w:fldCharType="separate"/>
      </w:r>
      <w:r w:rsidRPr="00CD121E">
        <w:rPr>
          <w:noProof/>
        </w:rPr>
        <w:t>(Prinold et al., 2016)</w:t>
      </w:r>
      <w:r>
        <w:fldChar w:fldCharType="end"/>
      </w:r>
      <w:r>
        <w:t>. Skin marker trajectories were captured at 100 Hz with a 6-camera motion capture system (Smart-DX, BTS S.p.A., Milan, Italy). The ground reaction forces</w:t>
      </w:r>
      <w:r w:rsidRPr="0014556A">
        <w:t xml:space="preserve"> were measured </w:t>
      </w:r>
      <w:r>
        <w:t>at 1000 Hz</w:t>
      </w:r>
      <w:r w:rsidRPr="0014556A">
        <w:t xml:space="preserve"> with two </w:t>
      </w:r>
      <w:r>
        <w:t>piezoelectric force platforms</w:t>
      </w:r>
      <w:r w:rsidRPr="0014556A">
        <w:t xml:space="preserve"> (</w:t>
      </w:r>
      <w:r>
        <w:t>Kistler Group, Winterthur, Switzerland)</w:t>
      </w:r>
      <w:r w:rsidRPr="0014556A">
        <w:t>.</w:t>
      </w:r>
    </w:p>
    <w:p w14:paraId="7347CBDC" w14:textId="77777777" w:rsidR="00E94E8E" w:rsidRPr="00630261" w:rsidRDefault="00E94E8E" w:rsidP="00E94E8E">
      <w:pPr>
        <w:pStyle w:val="Heading3"/>
      </w:pPr>
      <w:r>
        <w:t>Participant 4 (p04)</w:t>
      </w:r>
    </w:p>
    <w:p w14:paraId="2464A0DF" w14:textId="77777777" w:rsidR="00E94E8E" w:rsidRDefault="00E94E8E" w:rsidP="00E94E8E">
      <w:r>
        <w:t>The data were provided as part of the MultiSim project (EPSRC Frontier Engineering Awards, Ref. No. EP/K03877X/1)</w:t>
      </w:r>
      <w:r>
        <w:rPr>
          <w:b/>
        </w:rPr>
        <w:t xml:space="preserve"> </w:t>
      </w:r>
      <w:r>
        <w:t>for which</w:t>
      </w:r>
      <w:r w:rsidRPr="0014556A">
        <w:t xml:space="preserve"> the </w:t>
      </w:r>
      <w:r>
        <w:t>data collection</w:t>
      </w:r>
      <w:r w:rsidRPr="0014556A">
        <w:t xml:space="preserve"> was </w:t>
      </w:r>
      <w:r>
        <w:t>approved</w:t>
      </w:r>
      <w:r w:rsidRPr="0014556A">
        <w:t xml:space="preserve"> by the </w:t>
      </w:r>
      <w:r>
        <w:t xml:space="preserve">NHS research ethics committee. </w:t>
      </w:r>
      <w:r w:rsidRPr="0014556A">
        <w:t>Skin marker trajectories were captured</w:t>
      </w:r>
      <w:r>
        <w:t xml:space="preserve"> at 100 Hz</w:t>
      </w:r>
      <w:r w:rsidRPr="0014556A">
        <w:t xml:space="preserve"> with a </w:t>
      </w:r>
      <w:r>
        <w:t xml:space="preserve">12-camera </w:t>
      </w:r>
      <w:r w:rsidRPr="0014556A">
        <w:t>motio</w:t>
      </w:r>
      <w:r>
        <w:t xml:space="preserve">n capture system </w:t>
      </w:r>
      <w:r w:rsidRPr="0014556A">
        <w:t>(</w:t>
      </w:r>
      <w:r>
        <w:t xml:space="preserve">Vantage 5, </w:t>
      </w:r>
      <w:r w:rsidRPr="0014556A">
        <w:t>Vicon Motion Systems Ltd, Oxford, UK</w:t>
      </w:r>
      <w:r>
        <w:t>)</w:t>
      </w:r>
      <w:r w:rsidRPr="0014556A">
        <w:t>.</w:t>
      </w:r>
      <w:r>
        <w:t xml:space="preserve"> The ground reaction forces</w:t>
      </w:r>
      <w:r w:rsidRPr="0014556A">
        <w:t xml:space="preserve"> were measured </w:t>
      </w:r>
      <w:r>
        <w:t>at 1000 Hz</w:t>
      </w:r>
      <w:r w:rsidRPr="0014556A">
        <w:t xml:space="preserve"> with two </w:t>
      </w:r>
      <w:r>
        <w:t>piezoelectric force platforms</w:t>
      </w:r>
      <w:r w:rsidRPr="0014556A">
        <w:t xml:space="preserve"> (</w:t>
      </w:r>
      <w:r>
        <w:t>Kistler Group, Winterthur, Switzerland)</w:t>
      </w:r>
      <w:r w:rsidRPr="0014556A">
        <w:t>.</w:t>
      </w:r>
    </w:p>
    <w:p w14:paraId="437C5EDB" w14:textId="77777777" w:rsidR="00E94E8E" w:rsidRDefault="00E94E8E" w:rsidP="00E94E8E">
      <w:pPr>
        <w:spacing w:before="0" w:after="160" w:line="259" w:lineRule="auto"/>
        <w:jc w:val="left"/>
      </w:pPr>
    </w:p>
    <w:p w14:paraId="274D4ECF" w14:textId="77777777" w:rsidR="009D48C9" w:rsidRDefault="00E94E8E" w:rsidP="00DB7C1A">
      <w:r>
        <w:t>Specifications of the skin markers included for the different participants can be found in</w:t>
      </w:r>
      <w:r w:rsidR="007675D5">
        <w:t xml:space="preserve"> </w:t>
      </w:r>
      <w:r w:rsidR="007675D5">
        <w:fldChar w:fldCharType="begin"/>
      </w:r>
      <w:r w:rsidR="007675D5">
        <w:instrText xml:space="preserve"> REF _Ref1985321 \h </w:instrText>
      </w:r>
      <w:r w:rsidR="007675D5">
        <w:fldChar w:fldCharType="separate"/>
      </w:r>
      <w:r w:rsidR="007675D5" w:rsidRPr="008341E4">
        <w:rPr>
          <w:rStyle w:val="figLabel"/>
        </w:rPr>
        <w:t xml:space="preserve">Table </w:t>
      </w:r>
      <w:r w:rsidR="007675D5">
        <w:rPr>
          <w:rStyle w:val="figLabel"/>
          <w:noProof/>
        </w:rPr>
        <w:t>1</w:t>
      </w:r>
      <w:r w:rsidR="007675D5">
        <w:fldChar w:fldCharType="end"/>
      </w:r>
      <w:r>
        <w:t>.</w:t>
      </w:r>
    </w:p>
    <w:p w14:paraId="154FDB37" w14:textId="4D9187D4" w:rsidR="00E94E8E" w:rsidRDefault="009D48C9" w:rsidP="009D48C9">
      <w:pPr>
        <w:suppressAutoHyphens w:val="0"/>
        <w:spacing w:before="0" w:after="160" w:line="259" w:lineRule="auto"/>
        <w:jc w:val="left"/>
      </w:pPr>
      <w:r>
        <w:br w:type="page"/>
      </w:r>
    </w:p>
    <w:tbl>
      <w:tblPr>
        <w:tblStyle w:val="TableGrid"/>
        <w:tblpPr w:leftFromText="181" w:rightFromText="181" w:horzAnchor="margin" w:tblpXSpec="center" w:tblpYSpec="center"/>
        <w:tblW w:w="0" w:type="auto"/>
        <w:tblLook w:val="04A0" w:firstRow="1" w:lastRow="0" w:firstColumn="1" w:lastColumn="0" w:noHBand="0" w:noVBand="1"/>
      </w:tblPr>
      <w:tblGrid>
        <w:gridCol w:w="1042"/>
        <w:gridCol w:w="5621"/>
        <w:gridCol w:w="590"/>
        <w:gridCol w:w="591"/>
        <w:gridCol w:w="591"/>
        <w:gridCol w:w="591"/>
      </w:tblGrid>
      <w:tr w:rsidR="00E94E8E" w14:paraId="263A73A3" w14:textId="77777777" w:rsidTr="00794C7E">
        <w:tc>
          <w:tcPr>
            <w:tcW w:w="9031" w:type="dxa"/>
            <w:gridSpan w:val="6"/>
            <w:tcBorders>
              <w:top w:val="nil"/>
              <w:left w:val="nil"/>
              <w:right w:val="nil"/>
            </w:tcBorders>
          </w:tcPr>
          <w:p w14:paraId="339996C9" w14:textId="77777777" w:rsidR="00E94E8E" w:rsidRPr="008A6A8A" w:rsidRDefault="00E94E8E" w:rsidP="00794C7E">
            <w:pPr>
              <w:jc w:val="left"/>
              <w:rPr>
                <w:i/>
              </w:rPr>
            </w:pPr>
            <w:bookmarkStart w:id="0" w:name="_Ref1985321"/>
            <w:r w:rsidRPr="008341E4">
              <w:rPr>
                <w:rStyle w:val="figLabel"/>
              </w:rPr>
              <w:lastRenderedPageBreak/>
              <w:t xml:space="preserve">Table </w:t>
            </w:r>
            <w:r>
              <w:rPr>
                <w:rStyle w:val="figLabel"/>
              </w:rPr>
              <w:fldChar w:fldCharType="begin"/>
            </w:r>
            <w:r>
              <w:rPr>
                <w:rStyle w:val="figLabel"/>
              </w:rPr>
              <w:instrText xml:space="preserve"> SEQ Table \* ARABIC </w:instrText>
            </w:r>
            <w:r>
              <w:rPr>
                <w:rStyle w:val="figLabel"/>
              </w:rPr>
              <w:fldChar w:fldCharType="separate"/>
            </w:r>
            <w:r w:rsidR="007675D5">
              <w:rPr>
                <w:rStyle w:val="figLabel"/>
                <w:noProof/>
              </w:rPr>
              <w:t>1</w:t>
            </w:r>
            <w:r>
              <w:rPr>
                <w:rStyle w:val="figLabel"/>
              </w:rPr>
              <w:fldChar w:fldCharType="end"/>
            </w:r>
            <w:bookmarkEnd w:id="0"/>
            <w:r>
              <w:br w:type="page"/>
            </w:r>
            <w:r w:rsidRPr="008A6A8A">
              <w:t>: The skin markers and their anatomical locations for the different datasets</w:t>
            </w:r>
          </w:p>
        </w:tc>
      </w:tr>
      <w:tr w:rsidR="00E94E8E" w14:paraId="075A7FDB" w14:textId="77777777" w:rsidTr="00794C7E">
        <w:tc>
          <w:tcPr>
            <w:tcW w:w="1042" w:type="dxa"/>
          </w:tcPr>
          <w:p w14:paraId="2B730D28" w14:textId="77777777" w:rsidR="00E94E8E" w:rsidRPr="008A6A8A" w:rsidRDefault="00E94E8E" w:rsidP="00794C7E">
            <w:pPr>
              <w:spacing w:line="240" w:lineRule="auto"/>
              <w:rPr>
                <w:b/>
              </w:rPr>
            </w:pPr>
            <w:r w:rsidRPr="008A6A8A">
              <w:rPr>
                <w:b/>
              </w:rPr>
              <w:t>Acronym</w:t>
            </w:r>
          </w:p>
        </w:tc>
        <w:tc>
          <w:tcPr>
            <w:tcW w:w="5626" w:type="dxa"/>
          </w:tcPr>
          <w:p w14:paraId="77CC824E" w14:textId="77777777" w:rsidR="00E94E8E" w:rsidRPr="008A6A8A" w:rsidRDefault="00E94E8E" w:rsidP="00794C7E">
            <w:pPr>
              <w:spacing w:line="240" w:lineRule="auto"/>
              <w:rPr>
                <w:b/>
              </w:rPr>
            </w:pPr>
            <w:r w:rsidRPr="008A6A8A">
              <w:rPr>
                <w:b/>
              </w:rPr>
              <w:t>Location</w:t>
            </w:r>
          </w:p>
        </w:tc>
        <w:tc>
          <w:tcPr>
            <w:tcW w:w="590" w:type="dxa"/>
          </w:tcPr>
          <w:p w14:paraId="7BAFF52D" w14:textId="77777777" w:rsidR="00E94E8E" w:rsidRPr="008A6A8A" w:rsidRDefault="00E94E8E" w:rsidP="00794C7E">
            <w:pPr>
              <w:spacing w:line="240" w:lineRule="auto"/>
              <w:rPr>
                <w:b/>
              </w:rPr>
            </w:pPr>
            <w:r w:rsidRPr="008A6A8A">
              <w:rPr>
                <w:b/>
              </w:rPr>
              <w:t>p01</w:t>
            </w:r>
          </w:p>
        </w:tc>
        <w:tc>
          <w:tcPr>
            <w:tcW w:w="591" w:type="dxa"/>
          </w:tcPr>
          <w:p w14:paraId="285DAF84" w14:textId="77777777" w:rsidR="00E94E8E" w:rsidRPr="008A6A8A" w:rsidRDefault="00E94E8E" w:rsidP="00794C7E">
            <w:pPr>
              <w:spacing w:line="240" w:lineRule="auto"/>
              <w:rPr>
                <w:b/>
              </w:rPr>
            </w:pPr>
            <w:r w:rsidRPr="008A6A8A">
              <w:rPr>
                <w:b/>
              </w:rPr>
              <w:t>p02</w:t>
            </w:r>
          </w:p>
        </w:tc>
        <w:tc>
          <w:tcPr>
            <w:tcW w:w="591" w:type="dxa"/>
          </w:tcPr>
          <w:p w14:paraId="2D2331A6" w14:textId="77777777" w:rsidR="00E94E8E" w:rsidRPr="008A6A8A" w:rsidRDefault="00E94E8E" w:rsidP="00794C7E">
            <w:pPr>
              <w:spacing w:line="240" w:lineRule="auto"/>
              <w:rPr>
                <w:b/>
              </w:rPr>
            </w:pPr>
            <w:r w:rsidRPr="008A6A8A">
              <w:rPr>
                <w:b/>
              </w:rPr>
              <w:t>p03</w:t>
            </w:r>
          </w:p>
        </w:tc>
        <w:tc>
          <w:tcPr>
            <w:tcW w:w="591" w:type="dxa"/>
          </w:tcPr>
          <w:p w14:paraId="3A3466DA" w14:textId="77777777" w:rsidR="00E94E8E" w:rsidRPr="008A6A8A" w:rsidRDefault="00E94E8E" w:rsidP="00794C7E">
            <w:pPr>
              <w:spacing w:line="240" w:lineRule="auto"/>
              <w:rPr>
                <w:b/>
              </w:rPr>
            </w:pPr>
            <w:r w:rsidRPr="008A6A8A">
              <w:rPr>
                <w:b/>
              </w:rPr>
              <w:t>p04</w:t>
            </w:r>
          </w:p>
        </w:tc>
      </w:tr>
      <w:tr w:rsidR="00E94E8E" w14:paraId="4D9117D5" w14:textId="77777777" w:rsidTr="00794C7E">
        <w:tc>
          <w:tcPr>
            <w:tcW w:w="1042" w:type="dxa"/>
            <w:vAlign w:val="bottom"/>
          </w:tcPr>
          <w:p w14:paraId="35E7B30D" w14:textId="77777777" w:rsidR="00E94E8E" w:rsidRPr="008A6A8A" w:rsidRDefault="00E94E8E" w:rsidP="00794C7E">
            <w:pPr>
              <w:spacing w:line="240" w:lineRule="auto"/>
            </w:pPr>
            <w:r w:rsidRPr="008A6A8A">
              <w:rPr>
                <w:color w:val="000000"/>
                <w:szCs w:val="22"/>
              </w:rPr>
              <w:t>C7</w:t>
            </w:r>
          </w:p>
        </w:tc>
        <w:tc>
          <w:tcPr>
            <w:tcW w:w="5626" w:type="dxa"/>
            <w:vAlign w:val="bottom"/>
          </w:tcPr>
          <w:p w14:paraId="14CCBFEF" w14:textId="77777777" w:rsidR="00E94E8E" w:rsidRPr="008A6A8A" w:rsidRDefault="00E94E8E" w:rsidP="00794C7E">
            <w:pPr>
              <w:spacing w:line="240" w:lineRule="auto"/>
            </w:pPr>
            <w:r w:rsidRPr="008A6A8A">
              <w:rPr>
                <w:color w:val="000000"/>
                <w:szCs w:val="22"/>
              </w:rPr>
              <w:t>Spinous process of the 2</w:t>
            </w:r>
            <w:r w:rsidRPr="008A6A8A">
              <w:rPr>
                <w:color w:val="000000"/>
                <w:szCs w:val="22"/>
                <w:vertAlign w:val="superscript"/>
              </w:rPr>
              <w:t>nd</w:t>
            </w:r>
            <w:r w:rsidRPr="008A6A8A">
              <w:rPr>
                <w:color w:val="000000"/>
                <w:szCs w:val="22"/>
              </w:rPr>
              <w:t xml:space="preserve"> thoracic vertebrae</w:t>
            </w:r>
          </w:p>
        </w:tc>
        <w:tc>
          <w:tcPr>
            <w:tcW w:w="590" w:type="dxa"/>
            <w:vAlign w:val="center"/>
          </w:tcPr>
          <w:p w14:paraId="0DEBEEDF"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F379995" w14:textId="77777777" w:rsidR="00E94E8E" w:rsidRPr="008A6A8A" w:rsidRDefault="00E94E8E" w:rsidP="00794C7E">
            <w:pPr>
              <w:pStyle w:val="NoSpacing"/>
              <w:spacing w:line="240" w:lineRule="auto"/>
              <w:jc w:val="center"/>
              <w:rPr>
                <w:szCs w:val="22"/>
              </w:rPr>
            </w:pPr>
          </w:p>
        </w:tc>
        <w:tc>
          <w:tcPr>
            <w:tcW w:w="591" w:type="dxa"/>
            <w:vAlign w:val="center"/>
          </w:tcPr>
          <w:p w14:paraId="030BC84B" w14:textId="77777777" w:rsidR="00E94E8E" w:rsidRPr="008A6A8A" w:rsidRDefault="00E94E8E" w:rsidP="00794C7E">
            <w:pPr>
              <w:pStyle w:val="NoSpacing"/>
              <w:spacing w:line="240" w:lineRule="auto"/>
              <w:jc w:val="center"/>
              <w:rPr>
                <w:szCs w:val="22"/>
              </w:rPr>
            </w:pPr>
          </w:p>
        </w:tc>
        <w:tc>
          <w:tcPr>
            <w:tcW w:w="591" w:type="dxa"/>
            <w:vAlign w:val="center"/>
          </w:tcPr>
          <w:p w14:paraId="760F8C95" w14:textId="77777777" w:rsidR="00E94E8E" w:rsidRPr="008A6A8A" w:rsidRDefault="00E94E8E" w:rsidP="00794C7E">
            <w:pPr>
              <w:pStyle w:val="NoSpacing"/>
              <w:spacing w:line="240" w:lineRule="auto"/>
              <w:jc w:val="center"/>
              <w:rPr>
                <w:szCs w:val="22"/>
              </w:rPr>
            </w:pPr>
          </w:p>
        </w:tc>
      </w:tr>
      <w:tr w:rsidR="00E94E8E" w14:paraId="0034AD1A" w14:textId="77777777" w:rsidTr="00794C7E">
        <w:tc>
          <w:tcPr>
            <w:tcW w:w="1042" w:type="dxa"/>
            <w:vAlign w:val="bottom"/>
          </w:tcPr>
          <w:p w14:paraId="524C1FEB" w14:textId="77777777" w:rsidR="00E94E8E" w:rsidRPr="008A6A8A" w:rsidRDefault="00E94E8E" w:rsidP="00794C7E">
            <w:pPr>
              <w:spacing w:line="240" w:lineRule="auto"/>
            </w:pPr>
            <w:r w:rsidRPr="008A6A8A">
              <w:rPr>
                <w:color w:val="000000"/>
                <w:szCs w:val="22"/>
              </w:rPr>
              <w:t>T10</w:t>
            </w:r>
          </w:p>
        </w:tc>
        <w:tc>
          <w:tcPr>
            <w:tcW w:w="5626" w:type="dxa"/>
            <w:vAlign w:val="bottom"/>
          </w:tcPr>
          <w:p w14:paraId="4D715688" w14:textId="77777777" w:rsidR="00E94E8E" w:rsidRPr="008A6A8A" w:rsidRDefault="00E94E8E" w:rsidP="00794C7E">
            <w:pPr>
              <w:spacing w:line="240" w:lineRule="auto"/>
            </w:pPr>
            <w:r w:rsidRPr="008A6A8A">
              <w:rPr>
                <w:color w:val="000000"/>
                <w:szCs w:val="22"/>
              </w:rPr>
              <w:t>Spinous Process of the 10</w:t>
            </w:r>
            <w:r w:rsidRPr="008A6A8A">
              <w:rPr>
                <w:color w:val="000000"/>
                <w:szCs w:val="22"/>
                <w:vertAlign w:val="superscript"/>
              </w:rPr>
              <w:t>th</w:t>
            </w:r>
            <w:r w:rsidRPr="008A6A8A">
              <w:rPr>
                <w:color w:val="000000"/>
                <w:szCs w:val="22"/>
              </w:rPr>
              <w:t xml:space="preserve"> thoracic vertebrae</w:t>
            </w:r>
          </w:p>
        </w:tc>
        <w:tc>
          <w:tcPr>
            <w:tcW w:w="590" w:type="dxa"/>
            <w:vAlign w:val="center"/>
          </w:tcPr>
          <w:p w14:paraId="10118948" w14:textId="77777777" w:rsidR="00E94E8E" w:rsidRPr="008A6A8A" w:rsidRDefault="00E94E8E" w:rsidP="00794C7E">
            <w:pPr>
              <w:pStyle w:val="NoSpacing"/>
              <w:spacing w:line="240" w:lineRule="auto"/>
              <w:jc w:val="center"/>
              <w:rPr>
                <w:szCs w:val="22"/>
                <w:vertAlign w:val="superscript"/>
              </w:rPr>
            </w:pPr>
            <w:r w:rsidRPr="008A6A8A">
              <w:rPr>
                <w:szCs w:val="22"/>
              </w:rPr>
              <w:t>x</w:t>
            </w:r>
            <w:r w:rsidRPr="008A6A8A">
              <w:rPr>
                <w:szCs w:val="22"/>
                <w:vertAlign w:val="superscript"/>
              </w:rPr>
              <w:t>M</w:t>
            </w:r>
          </w:p>
        </w:tc>
        <w:tc>
          <w:tcPr>
            <w:tcW w:w="591" w:type="dxa"/>
            <w:vAlign w:val="center"/>
          </w:tcPr>
          <w:p w14:paraId="0BCC5BE3" w14:textId="77777777" w:rsidR="00E94E8E" w:rsidRPr="008A6A8A" w:rsidRDefault="00E94E8E" w:rsidP="00794C7E">
            <w:pPr>
              <w:pStyle w:val="NoSpacing"/>
              <w:spacing w:line="240" w:lineRule="auto"/>
              <w:jc w:val="center"/>
              <w:rPr>
                <w:szCs w:val="22"/>
              </w:rPr>
            </w:pPr>
          </w:p>
        </w:tc>
        <w:tc>
          <w:tcPr>
            <w:tcW w:w="591" w:type="dxa"/>
            <w:vAlign w:val="center"/>
          </w:tcPr>
          <w:p w14:paraId="39EDC6F1" w14:textId="77777777" w:rsidR="00E94E8E" w:rsidRPr="008A6A8A" w:rsidRDefault="00E94E8E" w:rsidP="00794C7E">
            <w:pPr>
              <w:pStyle w:val="NoSpacing"/>
              <w:spacing w:line="240" w:lineRule="auto"/>
              <w:jc w:val="center"/>
              <w:rPr>
                <w:szCs w:val="22"/>
              </w:rPr>
            </w:pPr>
          </w:p>
        </w:tc>
        <w:tc>
          <w:tcPr>
            <w:tcW w:w="591" w:type="dxa"/>
            <w:vAlign w:val="center"/>
          </w:tcPr>
          <w:p w14:paraId="71F5DD38" w14:textId="77777777" w:rsidR="00E94E8E" w:rsidRPr="008A6A8A" w:rsidRDefault="00E94E8E" w:rsidP="00794C7E">
            <w:pPr>
              <w:pStyle w:val="NoSpacing"/>
              <w:spacing w:line="240" w:lineRule="auto"/>
              <w:jc w:val="center"/>
              <w:rPr>
                <w:szCs w:val="22"/>
              </w:rPr>
            </w:pPr>
          </w:p>
        </w:tc>
      </w:tr>
      <w:tr w:rsidR="00E94E8E" w14:paraId="5FB88B01" w14:textId="77777777" w:rsidTr="00794C7E">
        <w:tc>
          <w:tcPr>
            <w:tcW w:w="1042" w:type="dxa"/>
            <w:vAlign w:val="bottom"/>
          </w:tcPr>
          <w:p w14:paraId="7FE16661" w14:textId="77777777" w:rsidR="00E94E8E" w:rsidRPr="008A6A8A" w:rsidRDefault="00E94E8E" w:rsidP="00794C7E">
            <w:pPr>
              <w:spacing w:line="240" w:lineRule="auto"/>
            </w:pPr>
            <w:r w:rsidRPr="008A6A8A">
              <w:rPr>
                <w:color w:val="000000"/>
                <w:szCs w:val="22"/>
              </w:rPr>
              <w:t>SHO</w:t>
            </w:r>
          </w:p>
        </w:tc>
        <w:tc>
          <w:tcPr>
            <w:tcW w:w="5626" w:type="dxa"/>
            <w:vAlign w:val="bottom"/>
          </w:tcPr>
          <w:p w14:paraId="05219054" w14:textId="77777777" w:rsidR="00E94E8E" w:rsidRPr="008A6A8A" w:rsidRDefault="00E94E8E" w:rsidP="00794C7E">
            <w:pPr>
              <w:spacing w:line="240" w:lineRule="auto"/>
            </w:pPr>
            <w:r w:rsidRPr="008A6A8A">
              <w:rPr>
                <w:color w:val="000000"/>
                <w:szCs w:val="22"/>
              </w:rPr>
              <w:t>Acromioclavicular joint</w:t>
            </w:r>
          </w:p>
        </w:tc>
        <w:tc>
          <w:tcPr>
            <w:tcW w:w="590" w:type="dxa"/>
            <w:vAlign w:val="center"/>
          </w:tcPr>
          <w:p w14:paraId="73AA9664"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2587D26" w14:textId="77777777" w:rsidR="00E94E8E" w:rsidRPr="008A6A8A" w:rsidRDefault="00E94E8E" w:rsidP="00794C7E">
            <w:pPr>
              <w:pStyle w:val="NoSpacing"/>
              <w:spacing w:line="240" w:lineRule="auto"/>
              <w:jc w:val="center"/>
              <w:rPr>
                <w:szCs w:val="22"/>
              </w:rPr>
            </w:pPr>
          </w:p>
        </w:tc>
        <w:tc>
          <w:tcPr>
            <w:tcW w:w="591" w:type="dxa"/>
            <w:vAlign w:val="center"/>
          </w:tcPr>
          <w:p w14:paraId="47C620B4" w14:textId="77777777" w:rsidR="00E94E8E" w:rsidRPr="008A6A8A" w:rsidRDefault="00E94E8E" w:rsidP="00794C7E">
            <w:pPr>
              <w:pStyle w:val="NoSpacing"/>
              <w:spacing w:line="240" w:lineRule="auto"/>
              <w:jc w:val="center"/>
              <w:rPr>
                <w:szCs w:val="22"/>
              </w:rPr>
            </w:pPr>
          </w:p>
        </w:tc>
        <w:tc>
          <w:tcPr>
            <w:tcW w:w="591" w:type="dxa"/>
            <w:vAlign w:val="center"/>
          </w:tcPr>
          <w:p w14:paraId="16E163A6" w14:textId="77777777" w:rsidR="00E94E8E" w:rsidRPr="008A6A8A" w:rsidRDefault="00E94E8E" w:rsidP="00794C7E">
            <w:pPr>
              <w:pStyle w:val="NoSpacing"/>
              <w:spacing w:line="240" w:lineRule="auto"/>
              <w:jc w:val="center"/>
              <w:rPr>
                <w:szCs w:val="22"/>
              </w:rPr>
            </w:pPr>
          </w:p>
        </w:tc>
      </w:tr>
      <w:tr w:rsidR="00E94E8E" w14:paraId="77629EDB" w14:textId="77777777" w:rsidTr="00794C7E">
        <w:tc>
          <w:tcPr>
            <w:tcW w:w="1042" w:type="dxa"/>
            <w:vAlign w:val="bottom"/>
          </w:tcPr>
          <w:p w14:paraId="45B98BF1" w14:textId="77777777" w:rsidR="00E94E8E" w:rsidRPr="008A6A8A" w:rsidRDefault="00E94E8E" w:rsidP="00794C7E">
            <w:pPr>
              <w:spacing w:line="240" w:lineRule="auto"/>
            </w:pPr>
            <w:r w:rsidRPr="008A6A8A">
              <w:rPr>
                <w:color w:val="000000"/>
                <w:szCs w:val="22"/>
              </w:rPr>
              <w:t>CLAV</w:t>
            </w:r>
          </w:p>
        </w:tc>
        <w:tc>
          <w:tcPr>
            <w:tcW w:w="5626" w:type="dxa"/>
            <w:vAlign w:val="bottom"/>
          </w:tcPr>
          <w:p w14:paraId="7A3A6993" w14:textId="77777777" w:rsidR="00E94E8E" w:rsidRPr="008A6A8A" w:rsidRDefault="00E94E8E" w:rsidP="00794C7E">
            <w:pPr>
              <w:spacing w:line="240" w:lineRule="auto"/>
            </w:pPr>
            <w:r w:rsidRPr="008A6A8A">
              <w:rPr>
                <w:color w:val="000000"/>
                <w:szCs w:val="22"/>
              </w:rPr>
              <w:t>Anterior, superior aspect of sternum</w:t>
            </w:r>
          </w:p>
        </w:tc>
        <w:tc>
          <w:tcPr>
            <w:tcW w:w="590" w:type="dxa"/>
            <w:vAlign w:val="center"/>
          </w:tcPr>
          <w:p w14:paraId="2DF1221E"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16B69A2A" w14:textId="77777777" w:rsidR="00E94E8E" w:rsidRPr="008A6A8A" w:rsidRDefault="00E94E8E" w:rsidP="00794C7E">
            <w:pPr>
              <w:pStyle w:val="NoSpacing"/>
              <w:spacing w:line="240" w:lineRule="auto"/>
              <w:jc w:val="center"/>
              <w:rPr>
                <w:szCs w:val="22"/>
              </w:rPr>
            </w:pPr>
          </w:p>
        </w:tc>
        <w:tc>
          <w:tcPr>
            <w:tcW w:w="591" w:type="dxa"/>
            <w:vAlign w:val="center"/>
          </w:tcPr>
          <w:p w14:paraId="7644F8BF" w14:textId="77777777" w:rsidR="00E94E8E" w:rsidRPr="008A6A8A" w:rsidRDefault="00E94E8E" w:rsidP="00794C7E">
            <w:pPr>
              <w:pStyle w:val="NoSpacing"/>
              <w:spacing w:line="240" w:lineRule="auto"/>
              <w:jc w:val="center"/>
              <w:rPr>
                <w:szCs w:val="22"/>
              </w:rPr>
            </w:pPr>
          </w:p>
        </w:tc>
        <w:tc>
          <w:tcPr>
            <w:tcW w:w="591" w:type="dxa"/>
            <w:vAlign w:val="center"/>
          </w:tcPr>
          <w:p w14:paraId="4F07C021" w14:textId="77777777" w:rsidR="00E94E8E" w:rsidRPr="008A6A8A" w:rsidRDefault="00E94E8E" w:rsidP="00794C7E">
            <w:pPr>
              <w:pStyle w:val="NoSpacing"/>
              <w:spacing w:line="240" w:lineRule="auto"/>
              <w:jc w:val="center"/>
              <w:rPr>
                <w:szCs w:val="22"/>
              </w:rPr>
            </w:pPr>
          </w:p>
        </w:tc>
      </w:tr>
      <w:tr w:rsidR="00E94E8E" w14:paraId="65B9A456" w14:textId="77777777" w:rsidTr="00794C7E">
        <w:tc>
          <w:tcPr>
            <w:tcW w:w="1042" w:type="dxa"/>
            <w:vAlign w:val="bottom"/>
          </w:tcPr>
          <w:p w14:paraId="1D7534D7" w14:textId="77777777" w:rsidR="00E94E8E" w:rsidRPr="008A6A8A" w:rsidRDefault="00E94E8E" w:rsidP="00794C7E">
            <w:pPr>
              <w:spacing w:line="240" w:lineRule="auto"/>
            </w:pPr>
            <w:r w:rsidRPr="008A6A8A">
              <w:rPr>
                <w:color w:val="000000"/>
                <w:szCs w:val="22"/>
              </w:rPr>
              <w:t>STRN</w:t>
            </w:r>
          </w:p>
        </w:tc>
        <w:tc>
          <w:tcPr>
            <w:tcW w:w="5626" w:type="dxa"/>
            <w:vAlign w:val="bottom"/>
          </w:tcPr>
          <w:p w14:paraId="3478EA8E" w14:textId="77777777" w:rsidR="00E94E8E" w:rsidRPr="008A6A8A" w:rsidRDefault="00E94E8E" w:rsidP="00794C7E">
            <w:pPr>
              <w:spacing w:line="240" w:lineRule="auto"/>
              <w:rPr>
                <w:b/>
              </w:rPr>
            </w:pPr>
            <w:r w:rsidRPr="008A6A8A">
              <w:rPr>
                <w:color w:val="000000"/>
                <w:szCs w:val="22"/>
              </w:rPr>
              <w:t>Xiphoid process of sternum</w:t>
            </w:r>
          </w:p>
        </w:tc>
        <w:tc>
          <w:tcPr>
            <w:tcW w:w="590" w:type="dxa"/>
            <w:vAlign w:val="center"/>
          </w:tcPr>
          <w:p w14:paraId="1DCB2A3F"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16207281" w14:textId="77777777" w:rsidR="00E94E8E" w:rsidRPr="008A6A8A" w:rsidRDefault="00E94E8E" w:rsidP="00794C7E">
            <w:pPr>
              <w:pStyle w:val="NoSpacing"/>
              <w:spacing w:line="240" w:lineRule="auto"/>
              <w:jc w:val="center"/>
              <w:rPr>
                <w:szCs w:val="22"/>
              </w:rPr>
            </w:pPr>
          </w:p>
        </w:tc>
        <w:tc>
          <w:tcPr>
            <w:tcW w:w="591" w:type="dxa"/>
            <w:vAlign w:val="center"/>
          </w:tcPr>
          <w:p w14:paraId="75D57A81" w14:textId="77777777" w:rsidR="00E94E8E" w:rsidRPr="008A6A8A" w:rsidRDefault="00E94E8E" w:rsidP="00794C7E">
            <w:pPr>
              <w:pStyle w:val="NoSpacing"/>
              <w:spacing w:line="240" w:lineRule="auto"/>
              <w:jc w:val="center"/>
              <w:rPr>
                <w:szCs w:val="22"/>
              </w:rPr>
            </w:pPr>
          </w:p>
        </w:tc>
        <w:tc>
          <w:tcPr>
            <w:tcW w:w="591" w:type="dxa"/>
            <w:vAlign w:val="center"/>
          </w:tcPr>
          <w:p w14:paraId="19C9972F" w14:textId="77777777" w:rsidR="00E94E8E" w:rsidRPr="008A6A8A" w:rsidRDefault="00E94E8E" w:rsidP="00794C7E">
            <w:pPr>
              <w:pStyle w:val="NoSpacing"/>
              <w:spacing w:line="240" w:lineRule="auto"/>
              <w:jc w:val="center"/>
              <w:rPr>
                <w:szCs w:val="22"/>
              </w:rPr>
            </w:pPr>
          </w:p>
        </w:tc>
      </w:tr>
      <w:tr w:rsidR="00E94E8E" w14:paraId="0CDD8DE7" w14:textId="77777777" w:rsidTr="00794C7E">
        <w:tc>
          <w:tcPr>
            <w:tcW w:w="1042" w:type="dxa"/>
            <w:vAlign w:val="bottom"/>
          </w:tcPr>
          <w:p w14:paraId="1DE27546" w14:textId="77777777" w:rsidR="00E94E8E" w:rsidRPr="008A6A8A" w:rsidRDefault="00E94E8E" w:rsidP="00794C7E">
            <w:pPr>
              <w:spacing w:line="240" w:lineRule="auto"/>
            </w:pPr>
            <w:r w:rsidRPr="008A6A8A">
              <w:rPr>
                <w:color w:val="000000"/>
                <w:szCs w:val="22"/>
              </w:rPr>
              <w:t>RASI</w:t>
            </w:r>
          </w:p>
        </w:tc>
        <w:tc>
          <w:tcPr>
            <w:tcW w:w="5626" w:type="dxa"/>
            <w:vAlign w:val="bottom"/>
          </w:tcPr>
          <w:p w14:paraId="13B9C5D7" w14:textId="77777777" w:rsidR="00E94E8E" w:rsidRPr="008A6A8A" w:rsidRDefault="00E94E8E" w:rsidP="00794C7E">
            <w:pPr>
              <w:spacing w:line="240" w:lineRule="auto"/>
            </w:pPr>
            <w:r w:rsidRPr="008A6A8A">
              <w:rPr>
                <w:color w:val="000000"/>
                <w:szCs w:val="22"/>
              </w:rPr>
              <w:t>Right anterior, superior iliac spine</w:t>
            </w:r>
          </w:p>
        </w:tc>
        <w:tc>
          <w:tcPr>
            <w:tcW w:w="590" w:type="dxa"/>
            <w:vAlign w:val="center"/>
          </w:tcPr>
          <w:p w14:paraId="58E7808D"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443B8AF2" w14:textId="77777777" w:rsidR="00E94E8E" w:rsidRPr="008A6A8A" w:rsidRDefault="00E94E8E" w:rsidP="00794C7E">
            <w:pPr>
              <w:pStyle w:val="NoSpacing"/>
              <w:spacing w:line="240" w:lineRule="auto"/>
              <w:jc w:val="center"/>
              <w:rPr>
                <w:szCs w:val="22"/>
              </w:rPr>
            </w:pPr>
          </w:p>
        </w:tc>
        <w:tc>
          <w:tcPr>
            <w:tcW w:w="591" w:type="dxa"/>
            <w:vAlign w:val="center"/>
          </w:tcPr>
          <w:p w14:paraId="3B4E4B11" w14:textId="77777777" w:rsidR="00E94E8E" w:rsidRPr="008A6A8A" w:rsidRDefault="00E94E8E" w:rsidP="00794C7E">
            <w:pPr>
              <w:pStyle w:val="NoSpacing"/>
              <w:spacing w:line="240" w:lineRule="auto"/>
              <w:jc w:val="center"/>
              <w:rPr>
                <w:szCs w:val="22"/>
              </w:rPr>
            </w:pPr>
          </w:p>
        </w:tc>
        <w:tc>
          <w:tcPr>
            <w:tcW w:w="591" w:type="dxa"/>
            <w:vAlign w:val="center"/>
          </w:tcPr>
          <w:p w14:paraId="45A2AD42" w14:textId="77777777" w:rsidR="00E94E8E" w:rsidRPr="008A6A8A" w:rsidRDefault="00E94E8E" w:rsidP="00794C7E">
            <w:pPr>
              <w:pStyle w:val="NoSpacing"/>
              <w:spacing w:line="240" w:lineRule="auto"/>
              <w:jc w:val="center"/>
              <w:rPr>
                <w:szCs w:val="22"/>
              </w:rPr>
            </w:pPr>
          </w:p>
        </w:tc>
      </w:tr>
      <w:tr w:rsidR="00E94E8E" w14:paraId="46DEA9DA" w14:textId="77777777" w:rsidTr="00794C7E">
        <w:tc>
          <w:tcPr>
            <w:tcW w:w="1042" w:type="dxa"/>
            <w:vAlign w:val="bottom"/>
          </w:tcPr>
          <w:p w14:paraId="2A9990FD" w14:textId="77777777" w:rsidR="00E94E8E" w:rsidRPr="008A6A8A" w:rsidRDefault="00E94E8E" w:rsidP="00794C7E">
            <w:pPr>
              <w:spacing w:line="240" w:lineRule="auto"/>
            </w:pPr>
            <w:r w:rsidRPr="008A6A8A">
              <w:rPr>
                <w:color w:val="000000"/>
                <w:szCs w:val="22"/>
              </w:rPr>
              <w:t>LASI</w:t>
            </w:r>
          </w:p>
        </w:tc>
        <w:tc>
          <w:tcPr>
            <w:tcW w:w="5626" w:type="dxa"/>
            <w:vAlign w:val="bottom"/>
          </w:tcPr>
          <w:p w14:paraId="605C0AFB" w14:textId="77777777" w:rsidR="00E94E8E" w:rsidRPr="008A6A8A" w:rsidRDefault="00E94E8E" w:rsidP="00794C7E">
            <w:pPr>
              <w:spacing w:line="240" w:lineRule="auto"/>
            </w:pPr>
            <w:r w:rsidRPr="008A6A8A">
              <w:rPr>
                <w:color w:val="000000"/>
                <w:szCs w:val="22"/>
              </w:rPr>
              <w:t>Left anterior, superior iliac spine</w:t>
            </w:r>
          </w:p>
        </w:tc>
        <w:tc>
          <w:tcPr>
            <w:tcW w:w="590" w:type="dxa"/>
            <w:vAlign w:val="center"/>
          </w:tcPr>
          <w:p w14:paraId="461E2D8E"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0EC6696B"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6CC6F6A0"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7F04047"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419625BD" w14:textId="77777777" w:rsidTr="00794C7E">
        <w:tc>
          <w:tcPr>
            <w:tcW w:w="1042" w:type="dxa"/>
            <w:vAlign w:val="bottom"/>
          </w:tcPr>
          <w:p w14:paraId="6726E3AA" w14:textId="77777777" w:rsidR="00E94E8E" w:rsidRPr="008A6A8A" w:rsidRDefault="00E94E8E" w:rsidP="00794C7E">
            <w:pPr>
              <w:spacing w:line="240" w:lineRule="auto"/>
            </w:pPr>
            <w:r w:rsidRPr="008A6A8A">
              <w:rPr>
                <w:color w:val="000000"/>
                <w:szCs w:val="22"/>
              </w:rPr>
              <w:t>RPSI</w:t>
            </w:r>
          </w:p>
        </w:tc>
        <w:tc>
          <w:tcPr>
            <w:tcW w:w="5626" w:type="dxa"/>
            <w:vAlign w:val="bottom"/>
          </w:tcPr>
          <w:p w14:paraId="59F8D7EF" w14:textId="77777777" w:rsidR="00E94E8E" w:rsidRPr="008A6A8A" w:rsidRDefault="00E94E8E" w:rsidP="00794C7E">
            <w:pPr>
              <w:spacing w:line="240" w:lineRule="auto"/>
            </w:pPr>
            <w:r w:rsidRPr="008A6A8A">
              <w:rPr>
                <w:color w:val="000000"/>
                <w:szCs w:val="22"/>
              </w:rPr>
              <w:t>Right posterior, superior iliac spine</w:t>
            </w:r>
          </w:p>
        </w:tc>
        <w:tc>
          <w:tcPr>
            <w:tcW w:w="590" w:type="dxa"/>
            <w:vAlign w:val="center"/>
          </w:tcPr>
          <w:p w14:paraId="3A80CA3C"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79DB348A"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697B7CAE"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416B0470"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7421CEDE" w14:textId="77777777" w:rsidTr="00794C7E">
        <w:tc>
          <w:tcPr>
            <w:tcW w:w="1042" w:type="dxa"/>
            <w:vAlign w:val="bottom"/>
          </w:tcPr>
          <w:p w14:paraId="38329076" w14:textId="77777777" w:rsidR="00E94E8E" w:rsidRPr="008A6A8A" w:rsidRDefault="00E94E8E" w:rsidP="00794C7E">
            <w:pPr>
              <w:spacing w:line="240" w:lineRule="auto"/>
            </w:pPr>
            <w:r w:rsidRPr="008A6A8A">
              <w:rPr>
                <w:color w:val="000000"/>
                <w:szCs w:val="22"/>
              </w:rPr>
              <w:t>LPSI</w:t>
            </w:r>
          </w:p>
        </w:tc>
        <w:tc>
          <w:tcPr>
            <w:tcW w:w="5626" w:type="dxa"/>
            <w:vAlign w:val="bottom"/>
          </w:tcPr>
          <w:p w14:paraId="06DCDFAE" w14:textId="77777777" w:rsidR="00E94E8E" w:rsidRPr="008A6A8A" w:rsidRDefault="00E94E8E" w:rsidP="00794C7E">
            <w:pPr>
              <w:spacing w:line="240" w:lineRule="auto"/>
              <w:rPr>
                <w:b/>
              </w:rPr>
            </w:pPr>
            <w:r w:rsidRPr="008A6A8A">
              <w:rPr>
                <w:color w:val="000000"/>
                <w:szCs w:val="22"/>
              </w:rPr>
              <w:t>Left posterior, superior iliac spine</w:t>
            </w:r>
          </w:p>
        </w:tc>
        <w:tc>
          <w:tcPr>
            <w:tcW w:w="590" w:type="dxa"/>
            <w:vAlign w:val="center"/>
          </w:tcPr>
          <w:p w14:paraId="627DBD66"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0CD7CBD2"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4DB301FE"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67604AC8"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24417792" w14:textId="77777777" w:rsidTr="00794C7E">
        <w:tc>
          <w:tcPr>
            <w:tcW w:w="1042" w:type="dxa"/>
            <w:vAlign w:val="bottom"/>
          </w:tcPr>
          <w:p w14:paraId="500A1049" w14:textId="77777777" w:rsidR="00E94E8E" w:rsidRPr="008A6A8A" w:rsidRDefault="00E94E8E" w:rsidP="00794C7E">
            <w:pPr>
              <w:spacing w:line="240" w:lineRule="auto"/>
            </w:pPr>
            <w:r w:rsidRPr="008A6A8A">
              <w:rPr>
                <w:color w:val="000000"/>
                <w:szCs w:val="22"/>
              </w:rPr>
              <w:t>THI</w:t>
            </w:r>
          </w:p>
        </w:tc>
        <w:tc>
          <w:tcPr>
            <w:tcW w:w="5626" w:type="dxa"/>
            <w:vAlign w:val="bottom"/>
          </w:tcPr>
          <w:p w14:paraId="2D1FA141" w14:textId="77777777" w:rsidR="00E94E8E" w:rsidRPr="008A6A8A" w:rsidRDefault="00E94E8E" w:rsidP="00794C7E">
            <w:pPr>
              <w:spacing w:line="240" w:lineRule="auto"/>
            </w:pPr>
            <w:r w:rsidRPr="008A6A8A">
              <w:rPr>
                <w:color w:val="000000"/>
                <w:szCs w:val="22"/>
              </w:rPr>
              <w:t>Lateral aspect of thigh - on wand</w:t>
            </w:r>
          </w:p>
        </w:tc>
        <w:tc>
          <w:tcPr>
            <w:tcW w:w="590" w:type="dxa"/>
            <w:vAlign w:val="center"/>
          </w:tcPr>
          <w:p w14:paraId="317A0132"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308CB90D"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1A3F20E"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989BDC2"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4A964194" w14:textId="77777777" w:rsidTr="00794C7E">
        <w:tc>
          <w:tcPr>
            <w:tcW w:w="1042" w:type="dxa"/>
            <w:vAlign w:val="bottom"/>
          </w:tcPr>
          <w:p w14:paraId="7E94E970" w14:textId="77777777" w:rsidR="00E94E8E" w:rsidRPr="008A6A8A" w:rsidRDefault="00E94E8E" w:rsidP="00794C7E">
            <w:pPr>
              <w:spacing w:line="240" w:lineRule="auto"/>
            </w:pPr>
            <w:r w:rsidRPr="008A6A8A">
              <w:rPr>
                <w:color w:val="000000"/>
                <w:szCs w:val="22"/>
              </w:rPr>
              <w:t>TC1</w:t>
            </w:r>
          </w:p>
        </w:tc>
        <w:tc>
          <w:tcPr>
            <w:tcW w:w="5626" w:type="dxa"/>
            <w:vAlign w:val="bottom"/>
          </w:tcPr>
          <w:p w14:paraId="31CC5FE1" w14:textId="77777777" w:rsidR="00E94E8E" w:rsidRPr="008A6A8A" w:rsidRDefault="00E94E8E" w:rsidP="00794C7E">
            <w:pPr>
              <w:spacing w:line="240" w:lineRule="auto"/>
            </w:pPr>
            <w:r w:rsidRPr="008A6A8A">
              <w:rPr>
                <w:color w:val="000000"/>
                <w:szCs w:val="22"/>
              </w:rPr>
              <w:t>First marker of technical cluster on thigh</w:t>
            </w:r>
          </w:p>
        </w:tc>
        <w:tc>
          <w:tcPr>
            <w:tcW w:w="590" w:type="dxa"/>
            <w:vAlign w:val="center"/>
          </w:tcPr>
          <w:p w14:paraId="08870DB0" w14:textId="77777777" w:rsidR="00E94E8E" w:rsidRPr="008A6A8A" w:rsidRDefault="00E94E8E" w:rsidP="00794C7E">
            <w:pPr>
              <w:pStyle w:val="NoSpacing"/>
              <w:spacing w:line="240" w:lineRule="auto"/>
              <w:jc w:val="center"/>
              <w:rPr>
                <w:szCs w:val="22"/>
              </w:rPr>
            </w:pPr>
          </w:p>
        </w:tc>
        <w:tc>
          <w:tcPr>
            <w:tcW w:w="591" w:type="dxa"/>
            <w:vAlign w:val="center"/>
          </w:tcPr>
          <w:p w14:paraId="4024CF56" w14:textId="77777777" w:rsidR="00E94E8E" w:rsidRPr="008A6A8A" w:rsidRDefault="00E94E8E" w:rsidP="00794C7E">
            <w:pPr>
              <w:pStyle w:val="NoSpacing"/>
              <w:spacing w:line="240" w:lineRule="auto"/>
              <w:jc w:val="center"/>
              <w:rPr>
                <w:szCs w:val="22"/>
              </w:rPr>
            </w:pPr>
          </w:p>
        </w:tc>
        <w:tc>
          <w:tcPr>
            <w:tcW w:w="591" w:type="dxa"/>
            <w:vAlign w:val="center"/>
          </w:tcPr>
          <w:p w14:paraId="5F32EB22" w14:textId="77777777" w:rsidR="00E94E8E" w:rsidRPr="008A6A8A" w:rsidRDefault="00E94E8E" w:rsidP="00794C7E">
            <w:pPr>
              <w:pStyle w:val="NoSpacing"/>
              <w:spacing w:line="240" w:lineRule="auto"/>
              <w:jc w:val="center"/>
              <w:rPr>
                <w:szCs w:val="22"/>
              </w:rPr>
            </w:pPr>
          </w:p>
        </w:tc>
        <w:tc>
          <w:tcPr>
            <w:tcW w:w="591" w:type="dxa"/>
            <w:vAlign w:val="center"/>
          </w:tcPr>
          <w:p w14:paraId="3F736FD6"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r>
      <w:tr w:rsidR="00E94E8E" w14:paraId="28EB9BB3" w14:textId="77777777" w:rsidTr="00794C7E">
        <w:tc>
          <w:tcPr>
            <w:tcW w:w="1042" w:type="dxa"/>
            <w:vAlign w:val="bottom"/>
          </w:tcPr>
          <w:p w14:paraId="015EA6A2" w14:textId="77777777" w:rsidR="00E94E8E" w:rsidRPr="008A6A8A" w:rsidRDefault="00E94E8E" w:rsidP="00794C7E">
            <w:pPr>
              <w:spacing w:line="240" w:lineRule="auto"/>
            </w:pPr>
            <w:r w:rsidRPr="008A6A8A">
              <w:rPr>
                <w:color w:val="000000"/>
                <w:szCs w:val="22"/>
              </w:rPr>
              <w:t>TC2</w:t>
            </w:r>
          </w:p>
        </w:tc>
        <w:tc>
          <w:tcPr>
            <w:tcW w:w="5626" w:type="dxa"/>
            <w:vAlign w:val="bottom"/>
          </w:tcPr>
          <w:p w14:paraId="272B3C7E" w14:textId="77777777" w:rsidR="00E94E8E" w:rsidRPr="008A6A8A" w:rsidRDefault="00E94E8E" w:rsidP="00794C7E">
            <w:pPr>
              <w:spacing w:line="240" w:lineRule="auto"/>
            </w:pPr>
            <w:r w:rsidRPr="008A6A8A">
              <w:rPr>
                <w:color w:val="000000"/>
                <w:szCs w:val="22"/>
              </w:rPr>
              <w:t>Second marker of technical cluster on thigh</w:t>
            </w:r>
          </w:p>
        </w:tc>
        <w:tc>
          <w:tcPr>
            <w:tcW w:w="590" w:type="dxa"/>
            <w:vAlign w:val="center"/>
          </w:tcPr>
          <w:p w14:paraId="40BC649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166D0B9B"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063016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21392921"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r>
      <w:tr w:rsidR="00E94E8E" w14:paraId="263655B9" w14:textId="77777777" w:rsidTr="00794C7E">
        <w:tc>
          <w:tcPr>
            <w:tcW w:w="1042" w:type="dxa"/>
            <w:vAlign w:val="bottom"/>
          </w:tcPr>
          <w:p w14:paraId="71C0EB28" w14:textId="77777777" w:rsidR="00E94E8E" w:rsidRPr="008A6A8A" w:rsidRDefault="00E94E8E" w:rsidP="00794C7E">
            <w:pPr>
              <w:spacing w:line="240" w:lineRule="auto"/>
            </w:pPr>
            <w:r w:rsidRPr="008A6A8A">
              <w:rPr>
                <w:color w:val="000000"/>
                <w:szCs w:val="22"/>
              </w:rPr>
              <w:t>TC3</w:t>
            </w:r>
          </w:p>
        </w:tc>
        <w:tc>
          <w:tcPr>
            <w:tcW w:w="5626" w:type="dxa"/>
            <w:vAlign w:val="bottom"/>
          </w:tcPr>
          <w:p w14:paraId="110A422A" w14:textId="77777777" w:rsidR="00E94E8E" w:rsidRPr="008A6A8A" w:rsidRDefault="00E94E8E" w:rsidP="00794C7E">
            <w:pPr>
              <w:spacing w:line="240" w:lineRule="auto"/>
            </w:pPr>
            <w:r w:rsidRPr="008A6A8A">
              <w:rPr>
                <w:color w:val="000000"/>
                <w:szCs w:val="22"/>
              </w:rPr>
              <w:t>Third marker of technical cluster on thigh</w:t>
            </w:r>
          </w:p>
        </w:tc>
        <w:tc>
          <w:tcPr>
            <w:tcW w:w="590" w:type="dxa"/>
            <w:vAlign w:val="center"/>
          </w:tcPr>
          <w:p w14:paraId="5198F6A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43A9996"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07230F8C" w14:textId="77777777" w:rsidR="00E94E8E" w:rsidRPr="008A6A8A" w:rsidRDefault="00E94E8E" w:rsidP="00794C7E">
            <w:pPr>
              <w:pStyle w:val="NoSpacing"/>
              <w:spacing w:line="240" w:lineRule="auto"/>
              <w:jc w:val="center"/>
              <w:rPr>
                <w:szCs w:val="22"/>
              </w:rPr>
            </w:pPr>
          </w:p>
        </w:tc>
        <w:tc>
          <w:tcPr>
            <w:tcW w:w="591" w:type="dxa"/>
            <w:vAlign w:val="center"/>
          </w:tcPr>
          <w:p w14:paraId="671831AB"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r>
      <w:tr w:rsidR="00E94E8E" w14:paraId="6059FB70" w14:textId="77777777" w:rsidTr="00794C7E">
        <w:tc>
          <w:tcPr>
            <w:tcW w:w="1042" w:type="dxa"/>
            <w:vAlign w:val="bottom"/>
          </w:tcPr>
          <w:p w14:paraId="0D836391" w14:textId="77777777" w:rsidR="00E94E8E" w:rsidRPr="008A6A8A" w:rsidRDefault="00E94E8E" w:rsidP="00794C7E">
            <w:pPr>
              <w:spacing w:line="240" w:lineRule="auto"/>
            </w:pPr>
            <w:r w:rsidRPr="008A6A8A">
              <w:rPr>
                <w:color w:val="000000"/>
                <w:szCs w:val="22"/>
              </w:rPr>
              <w:t>KNE</w:t>
            </w:r>
          </w:p>
        </w:tc>
        <w:tc>
          <w:tcPr>
            <w:tcW w:w="5626" w:type="dxa"/>
            <w:vAlign w:val="bottom"/>
          </w:tcPr>
          <w:p w14:paraId="048F5E7D" w14:textId="77777777" w:rsidR="00E94E8E" w:rsidRPr="008A6A8A" w:rsidRDefault="00E94E8E" w:rsidP="00794C7E">
            <w:pPr>
              <w:autoSpaceDE w:val="0"/>
              <w:autoSpaceDN w:val="0"/>
              <w:adjustRightInd w:val="0"/>
              <w:spacing w:line="240" w:lineRule="auto"/>
              <w:rPr>
                <w:color w:val="000000"/>
              </w:rPr>
            </w:pPr>
            <w:r w:rsidRPr="008A6A8A">
              <w:rPr>
                <w:color w:val="000000"/>
                <w:szCs w:val="22"/>
              </w:rPr>
              <w:t>Lateral femoral epicondyle</w:t>
            </w:r>
          </w:p>
        </w:tc>
        <w:tc>
          <w:tcPr>
            <w:tcW w:w="590" w:type="dxa"/>
            <w:vAlign w:val="center"/>
          </w:tcPr>
          <w:p w14:paraId="0B28865A"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2CB6F33A"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019DCB52" w14:textId="77777777" w:rsidR="00E94E8E" w:rsidRPr="008A6A8A" w:rsidRDefault="00E94E8E" w:rsidP="00794C7E">
            <w:pPr>
              <w:pStyle w:val="NoSpacing"/>
              <w:spacing w:line="240" w:lineRule="auto"/>
              <w:jc w:val="center"/>
              <w:rPr>
                <w:szCs w:val="22"/>
              </w:rPr>
            </w:pPr>
          </w:p>
        </w:tc>
        <w:tc>
          <w:tcPr>
            <w:tcW w:w="591" w:type="dxa"/>
            <w:vAlign w:val="center"/>
          </w:tcPr>
          <w:p w14:paraId="1D8DB4B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r>
      <w:tr w:rsidR="00E94E8E" w14:paraId="64078679" w14:textId="77777777" w:rsidTr="00794C7E">
        <w:tc>
          <w:tcPr>
            <w:tcW w:w="1042" w:type="dxa"/>
            <w:vAlign w:val="bottom"/>
          </w:tcPr>
          <w:p w14:paraId="770FD6CE" w14:textId="77777777" w:rsidR="00E94E8E" w:rsidRPr="008A6A8A" w:rsidRDefault="00E94E8E" w:rsidP="00794C7E">
            <w:pPr>
              <w:spacing w:line="240" w:lineRule="auto"/>
              <w:rPr>
                <w:color w:val="000000"/>
                <w:szCs w:val="22"/>
              </w:rPr>
            </w:pPr>
            <w:r w:rsidRPr="008A6A8A">
              <w:rPr>
                <w:color w:val="000000"/>
                <w:szCs w:val="22"/>
              </w:rPr>
              <w:t>MFC</w:t>
            </w:r>
          </w:p>
        </w:tc>
        <w:tc>
          <w:tcPr>
            <w:tcW w:w="5626" w:type="dxa"/>
            <w:vAlign w:val="bottom"/>
          </w:tcPr>
          <w:p w14:paraId="35B0A090"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Medial femoral epicondyle</w:t>
            </w:r>
          </w:p>
        </w:tc>
        <w:tc>
          <w:tcPr>
            <w:tcW w:w="590" w:type="dxa"/>
            <w:vAlign w:val="center"/>
          </w:tcPr>
          <w:p w14:paraId="540C7460"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7CD96C5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3C1DAA1B"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5913B4A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7AB574A4" w14:textId="77777777" w:rsidTr="00794C7E">
        <w:tc>
          <w:tcPr>
            <w:tcW w:w="1042" w:type="dxa"/>
            <w:vAlign w:val="bottom"/>
          </w:tcPr>
          <w:p w14:paraId="0FBEB530" w14:textId="77777777" w:rsidR="00E94E8E" w:rsidRPr="008A6A8A" w:rsidRDefault="00E94E8E" w:rsidP="00794C7E">
            <w:pPr>
              <w:spacing w:line="240" w:lineRule="auto"/>
              <w:rPr>
                <w:color w:val="000000"/>
                <w:szCs w:val="22"/>
              </w:rPr>
            </w:pPr>
            <w:r w:rsidRPr="008A6A8A">
              <w:rPr>
                <w:color w:val="000000"/>
                <w:szCs w:val="22"/>
              </w:rPr>
              <w:t>SC1</w:t>
            </w:r>
          </w:p>
        </w:tc>
        <w:tc>
          <w:tcPr>
            <w:tcW w:w="5626" w:type="dxa"/>
            <w:vAlign w:val="bottom"/>
          </w:tcPr>
          <w:p w14:paraId="2239B520"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First marker of technical cluster on shank</w:t>
            </w:r>
          </w:p>
        </w:tc>
        <w:tc>
          <w:tcPr>
            <w:tcW w:w="590" w:type="dxa"/>
            <w:vAlign w:val="center"/>
          </w:tcPr>
          <w:p w14:paraId="1AE6596E"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12018B68" w14:textId="77777777" w:rsidR="00E94E8E" w:rsidRPr="008A6A8A" w:rsidRDefault="00E94E8E" w:rsidP="00794C7E">
            <w:pPr>
              <w:pStyle w:val="NoSpacing"/>
              <w:spacing w:line="240" w:lineRule="auto"/>
              <w:jc w:val="center"/>
              <w:rPr>
                <w:szCs w:val="22"/>
              </w:rPr>
            </w:pPr>
          </w:p>
        </w:tc>
        <w:tc>
          <w:tcPr>
            <w:tcW w:w="591" w:type="dxa"/>
            <w:vAlign w:val="center"/>
          </w:tcPr>
          <w:p w14:paraId="604DE255"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26F0B0A5"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0E66AC3D" w14:textId="77777777" w:rsidTr="00794C7E">
        <w:tc>
          <w:tcPr>
            <w:tcW w:w="1042" w:type="dxa"/>
            <w:vAlign w:val="bottom"/>
          </w:tcPr>
          <w:p w14:paraId="1E48BB74" w14:textId="77777777" w:rsidR="00E94E8E" w:rsidRPr="008A6A8A" w:rsidRDefault="00E94E8E" w:rsidP="00794C7E">
            <w:pPr>
              <w:spacing w:line="240" w:lineRule="auto"/>
              <w:rPr>
                <w:color w:val="000000"/>
                <w:szCs w:val="22"/>
              </w:rPr>
            </w:pPr>
            <w:r w:rsidRPr="008A6A8A">
              <w:rPr>
                <w:color w:val="000000"/>
                <w:szCs w:val="22"/>
              </w:rPr>
              <w:t>SC2</w:t>
            </w:r>
          </w:p>
        </w:tc>
        <w:tc>
          <w:tcPr>
            <w:tcW w:w="5626" w:type="dxa"/>
            <w:vAlign w:val="bottom"/>
          </w:tcPr>
          <w:p w14:paraId="674C1EFD"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Second marker of technical cluster on shank</w:t>
            </w:r>
          </w:p>
        </w:tc>
        <w:tc>
          <w:tcPr>
            <w:tcW w:w="590" w:type="dxa"/>
            <w:vAlign w:val="center"/>
          </w:tcPr>
          <w:p w14:paraId="6E4DC58C"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38A06C71"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D6D0A22"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5B2AA772"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r>
      <w:tr w:rsidR="00E94E8E" w14:paraId="1A270149" w14:textId="77777777" w:rsidTr="00794C7E">
        <w:tc>
          <w:tcPr>
            <w:tcW w:w="1042" w:type="dxa"/>
            <w:vAlign w:val="bottom"/>
          </w:tcPr>
          <w:p w14:paraId="13EA6240" w14:textId="77777777" w:rsidR="00E94E8E" w:rsidRPr="008A6A8A" w:rsidRDefault="00E94E8E" w:rsidP="00794C7E">
            <w:pPr>
              <w:spacing w:line="240" w:lineRule="auto"/>
              <w:rPr>
                <w:color w:val="000000"/>
                <w:szCs w:val="22"/>
              </w:rPr>
            </w:pPr>
            <w:r w:rsidRPr="008A6A8A">
              <w:rPr>
                <w:color w:val="000000"/>
                <w:szCs w:val="22"/>
              </w:rPr>
              <w:t>SC3</w:t>
            </w:r>
          </w:p>
        </w:tc>
        <w:tc>
          <w:tcPr>
            <w:tcW w:w="5626" w:type="dxa"/>
            <w:vAlign w:val="bottom"/>
          </w:tcPr>
          <w:p w14:paraId="21C7ECAC"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Third marker of technical cluster on shank</w:t>
            </w:r>
          </w:p>
        </w:tc>
        <w:tc>
          <w:tcPr>
            <w:tcW w:w="590" w:type="dxa"/>
            <w:vAlign w:val="center"/>
          </w:tcPr>
          <w:p w14:paraId="0DCF3789" w14:textId="77777777" w:rsidR="00E94E8E" w:rsidRPr="008A6A8A" w:rsidRDefault="00E94E8E" w:rsidP="00794C7E">
            <w:pPr>
              <w:pStyle w:val="NoSpacing"/>
              <w:spacing w:line="240" w:lineRule="auto"/>
              <w:jc w:val="center"/>
              <w:rPr>
                <w:szCs w:val="22"/>
              </w:rPr>
            </w:pPr>
          </w:p>
        </w:tc>
        <w:tc>
          <w:tcPr>
            <w:tcW w:w="591" w:type="dxa"/>
            <w:vAlign w:val="center"/>
          </w:tcPr>
          <w:p w14:paraId="61924D52"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44AD38BA" w14:textId="77777777" w:rsidR="00E94E8E" w:rsidRPr="008A6A8A" w:rsidRDefault="00E94E8E" w:rsidP="00794C7E">
            <w:pPr>
              <w:pStyle w:val="NoSpacing"/>
              <w:spacing w:line="240" w:lineRule="auto"/>
              <w:jc w:val="center"/>
              <w:rPr>
                <w:szCs w:val="22"/>
              </w:rPr>
            </w:pPr>
          </w:p>
        </w:tc>
        <w:tc>
          <w:tcPr>
            <w:tcW w:w="591" w:type="dxa"/>
            <w:vAlign w:val="center"/>
          </w:tcPr>
          <w:p w14:paraId="44660DAA" w14:textId="77777777" w:rsidR="00E94E8E" w:rsidRPr="008A6A8A" w:rsidRDefault="00E94E8E" w:rsidP="00794C7E">
            <w:pPr>
              <w:pStyle w:val="NoSpacing"/>
              <w:spacing w:line="240" w:lineRule="auto"/>
              <w:jc w:val="center"/>
              <w:rPr>
                <w:szCs w:val="22"/>
              </w:rPr>
            </w:pPr>
          </w:p>
        </w:tc>
      </w:tr>
      <w:tr w:rsidR="00E94E8E" w14:paraId="134B4D84" w14:textId="77777777" w:rsidTr="00794C7E">
        <w:tc>
          <w:tcPr>
            <w:tcW w:w="1042" w:type="dxa"/>
            <w:vAlign w:val="bottom"/>
          </w:tcPr>
          <w:p w14:paraId="65690EC8" w14:textId="77777777" w:rsidR="00E94E8E" w:rsidRPr="008A6A8A" w:rsidRDefault="00E94E8E" w:rsidP="00794C7E">
            <w:pPr>
              <w:spacing w:line="240" w:lineRule="auto"/>
              <w:rPr>
                <w:color w:val="000000"/>
                <w:szCs w:val="22"/>
              </w:rPr>
            </w:pPr>
            <w:r w:rsidRPr="008A6A8A">
              <w:rPr>
                <w:color w:val="000000"/>
                <w:szCs w:val="22"/>
              </w:rPr>
              <w:t>TIB</w:t>
            </w:r>
          </w:p>
        </w:tc>
        <w:tc>
          <w:tcPr>
            <w:tcW w:w="5626" w:type="dxa"/>
            <w:vAlign w:val="bottom"/>
          </w:tcPr>
          <w:p w14:paraId="0A68F084" w14:textId="77777777" w:rsidR="00E94E8E" w:rsidRPr="008A6A8A" w:rsidRDefault="00E94E8E" w:rsidP="00794C7E">
            <w:pPr>
              <w:autoSpaceDE w:val="0"/>
              <w:autoSpaceDN w:val="0"/>
              <w:adjustRightInd w:val="0"/>
              <w:spacing w:line="240" w:lineRule="auto"/>
              <w:rPr>
                <w:color w:val="000000"/>
                <w:szCs w:val="22"/>
              </w:rPr>
            </w:pPr>
            <w:r w:rsidRPr="008A6A8A">
              <w:rPr>
                <w:szCs w:val="22"/>
              </w:rPr>
              <w:t>Lateral aspect of shank - on wand</w:t>
            </w:r>
          </w:p>
        </w:tc>
        <w:tc>
          <w:tcPr>
            <w:tcW w:w="590" w:type="dxa"/>
            <w:vAlign w:val="center"/>
          </w:tcPr>
          <w:p w14:paraId="76DFB3F8" w14:textId="77777777" w:rsidR="00E94E8E" w:rsidRPr="008A6A8A" w:rsidRDefault="00E94E8E" w:rsidP="00794C7E">
            <w:pPr>
              <w:pStyle w:val="NoSpacing"/>
              <w:spacing w:line="240" w:lineRule="auto"/>
              <w:jc w:val="center"/>
              <w:rPr>
                <w:szCs w:val="22"/>
              </w:rPr>
            </w:pPr>
          </w:p>
        </w:tc>
        <w:tc>
          <w:tcPr>
            <w:tcW w:w="591" w:type="dxa"/>
            <w:vAlign w:val="center"/>
          </w:tcPr>
          <w:p w14:paraId="7F081DE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56F83C6" w14:textId="77777777" w:rsidR="00E94E8E" w:rsidRPr="008A6A8A" w:rsidRDefault="00E94E8E" w:rsidP="00794C7E">
            <w:pPr>
              <w:pStyle w:val="NoSpacing"/>
              <w:spacing w:line="240" w:lineRule="auto"/>
              <w:jc w:val="center"/>
              <w:rPr>
                <w:szCs w:val="22"/>
              </w:rPr>
            </w:pPr>
          </w:p>
        </w:tc>
        <w:tc>
          <w:tcPr>
            <w:tcW w:w="591" w:type="dxa"/>
            <w:vAlign w:val="center"/>
          </w:tcPr>
          <w:p w14:paraId="521F3BF0" w14:textId="77777777" w:rsidR="00E94E8E" w:rsidRPr="008A6A8A" w:rsidRDefault="00E94E8E" w:rsidP="00794C7E">
            <w:pPr>
              <w:pStyle w:val="NoSpacing"/>
              <w:spacing w:line="240" w:lineRule="auto"/>
              <w:jc w:val="center"/>
              <w:rPr>
                <w:szCs w:val="22"/>
              </w:rPr>
            </w:pPr>
          </w:p>
        </w:tc>
      </w:tr>
      <w:tr w:rsidR="00E94E8E" w14:paraId="7FAD76E5" w14:textId="77777777" w:rsidTr="00794C7E">
        <w:tc>
          <w:tcPr>
            <w:tcW w:w="1042" w:type="dxa"/>
            <w:vAlign w:val="bottom"/>
          </w:tcPr>
          <w:p w14:paraId="4AE986F0" w14:textId="77777777" w:rsidR="00E94E8E" w:rsidRPr="008A6A8A" w:rsidRDefault="00E94E8E" w:rsidP="00794C7E">
            <w:pPr>
              <w:spacing w:line="240" w:lineRule="auto"/>
              <w:rPr>
                <w:color w:val="000000"/>
                <w:szCs w:val="22"/>
              </w:rPr>
            </w:pPr>
            <w:r w:rsidRPr="008A6A8A">
              <w:rPr>
                <w:color w:val="000000"/>
                <w:szCs w:val="22"/>
              </w:rPr>
              <w:t>HFB</w:t>
            </w:r>
          </w:p>
        </w:tc>
        <w:tc>
          <w:tcPr>
            <w:tcW w:w="5626" w:type="dxa"/>
            <w:vAlign w:val="bottom"/>
          </w:tcPr>
          <w:p w14:paraId="7BEA71B0" w14:textId="77777777" w:rsidR="00E94E8E" w:rsidRPr="008A6A8A" w:rsidRDefault="00E94E8E" w:rsidP="00794C7E">
            <w:pPr>
              <w:autoSpaceDE w:val="0"/>
              <w:autoSpaceDN w:val="0"/>
              <w:adjustRightInd w:val="0"/>
              <w:spacing w:line="240" w:lineRule="auto"/>
              <w:rPr>
                <w:color w:val="000000"/>
                <w:szCs w:val="22"/>
              </w:rPr>
            </w:pPr>
            <w:r w:rsidRPr="008A6A8A">
              <w:rPr>
                <w:szCs w:val="22"/>
              </w:rPr>
              <w:t>Lateral aspect of the head of the fibula</w:t>
            </w:r>
          </w:p>
        </w:tc>
        <w:tc>
          <w:tcPr>
            <w:tcW w:w="590" w:type="dxa"/>
            <w:vAlign w:val="center"/>
          </w:tcPr>
          <w:p w14:paraId="6C18583C"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7CFDD3D4" w14:textId="77777777" w:rsidR="00E94E8E" w:rsidRPr="008A6A8A" w:rsidRDefault="00E94E8E" w:rsidP="00794C7E">
            <w:pPr>
              <w:pStyle w:val="NoSpacing"/>
              <w:spacing w:line="240" w:lineRule="auto"/>
              <w:jc w:val="center"/>
              <w:rPr>
                <w:szCs w:val="22"/>
              </w:rPr>
            </w:pPr>
          </w:p>
        </w:tc>
        <w:tc>
          <w:tcPr>
            <w:tcW w:w="591" w:type="dxa"/>
            <w:vAlign w:val="center"/>
          </w:tcPr>
          <w:p w14:paraId="30B46AB8" w14:textId="77777777" w:rsidR="00E94E8E" w:rsidRPr="008A6A8A" w:rsidRDefault="00E94E8E" w:rsidP="00794C7E">
            <w:pPr>
              <w:pStyle w:val="NoSpacing"/>
              <w:spacing w:line="240" w:lineRule="auto"/>
              <w:jc w:val="center"/>
              <w:rPr>
                <w:szCs w:val="22"/>
              </w:rPr>
            </w:pPr>
          </w:p>
        </w:tc>
        <w:tc>
          <w:tcPr>
            <w:tcW w:w="591" w:type="dxa"/>
            <w:vAlign w:val="center"/>
          </w:tcPr>
          <w:p w14:paraId="146EF4AE"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727D5AF4" w14:textId="77777777" w:rsidTr="00794C7E">
        <w:tc>
          <w:tcPr>
            <w:tcW w:w="1042" w:type="dxa"/>
            <w:vAlign w:val="bottom"/>
          </w:tcPr>
          <w:p w14:paraId="3CB73E88" w14:textId="77777777" w:rsidR="00E94E8E" w:rsidRPr="008A6A8A" w:rsidRDefault="00E94E8E" w:rsidP="00794C7E">
            <w:pPr>
              <w:spacing w:line="240" w:lineRule="auto"/>
              <w:rPr>
                <w:color w:val="000000"/>
                <w:szCs w:val="22"/>
              </w:rPr>
            </w:pPr>
            <w:r w:rsidRPr="008A6A8A">
              <w:rPr>
                <w:color w:val="000000"/>
                <w:szCs w:val="22"/>
              </w:rPr>
              <w:t>MMA</w:t>
            </w:r>
          </w:p>
        </w:tc>
        <w:tc>
          <w:tcPr>
            <w:tcW w:w="5626" w:type="dxa"/>
            <w:vAlign w:val="bottom"/>
          </w:tcPr>
          <w:p w14:paraId="5CE6AD50"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Medial malleolus of right ankle</w:t>
            </w:r>
          </w:p>
        </w:tc>
        <w:tc>
          <w:tcPr>
            <w:tcW w:w="590" w:type="dxa"/>
            <w:vAlign w:val="center"/>
          </w:tcPr>
          <w:p w14:paraId="1893C1F6" w14:textId="77777777" w:rsidR="00E94E8E" w:rsidRPr="008A6A8A" w:rsidRDefault="00E94E8E" w:rsidP="00794C7E">
            <w:pPr>
              <w:pStyle w:val="NoSpacing"/>
              <w:spacing w:line="240" w:lineRule="auto"/>
              <w:jc w:val="center"/>
              <w:rPr>
                <w:szCs w:val="22"/>
              </w:rPr>
            </w:pPr>
          </w:p>
        </w:tc>
        <w:tc>
          <w:tcPr>
            <w:tcW w:w="591" w:type="dxa"/>
            <w:vAlign w:val="center"/>
          </w:tcPr>
          <w:p w14:paraId="7784C36B" w14:textId="77777777" w:rsidR="00E94E8E" w:rsidRPr="008A6A8A" w:rsidRDefault="00E94E8E" w:rsidP="00794C7E">
            <w:pPr>
              <w:pStyle w:val="NoSpacing"/>
              <w:spacing w:line="240" w:lineRule="auto"/>
              <w:jc w:val="center"/>
              <w:rPr>
                <w:szCs w:val="22"/>
              </w:rPr>
            </w:pPr>
          </w:p>
        </w:tc>
        <w:tc>
          <w:tcPr>
            <w:tcW w:w="591" w:type="dxa"/>
            <w:vAlign w:val="center"/>
          </w:tcPr>
          <w:p w14:paraId="3B49E3E5"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1CB8A422"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0636D0B4" w14:textId="77777777" w:rsidTr="00794C7E">
        <w:tc>
          <w:tcPr>
            <w:tcW w:w="1042" w:type="dxa"/>
            <w:vAlign w:val="bottom"/>
          </w:tcPr>
          <w:p w14:paraId="4E174218" w14:textId="77777777" w:rsidR="00E94E8E" w:rsidRPr="008A6A8A" w:rsidRDefault="00E94E8E" w:rsidP="00794C7E">
            <w:pPr>
              <w:spacing w:line="240" w:lineRule="auto"/>
              <w:rPr>
                <w:color w:val="000000"/>
                <w:szCs w:val="22"/>
              </w:rPr>
            </w:pPr>
            <w:r w:rsidRPr="008A6A8A">
              <w:rPr>
                <w:color w:val="000000"/>
                <w:szCs w:val="22"/>
              </w:rPr>
              <w:t>ANK</w:t>
            </w:r>
          </w:p>
        </w:tc>
        <w:tc>
          <w:tcPr>
            <w:tcW w:w="5626" w:type="dxa"/>
            <w:vAlign w:val="bottom"/>
          </w:tcPr>
          <w:p w14:paraId="6D4F6B82"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Lateral malleolus of right ankle</w:t>
            </w:r>
          </w:p>
        </w:tc>
        <w:tc>
          <w:tcPr>
            <w:tcW w:w="590" w:type="dxa"/>
            <w:vAlign w:val="center"/>
          </w:tcPr>
          <w:p w14:paraId="1ADC3D6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0E2D91A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053AAF8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376DB147"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552E3034" w14:textId="77777777" w:rsidTr="00794C7E">
        <w:tc>
          <w:tcPr>
            <w:tcW w:w="1042" w:type="dxa"/>
            <w:vAlign w:val="bottom"/>
          </w:tcPr>
          <w:p w14:paraId="7FF1500B" w14:textId="77777777" w:rsidR="00E94E8E" w:rsidRPr="008A6A8A" w:rsidRDefault="00E94E8E" w:rsidP="00794C7E">
            <w:pPr>
              <w:spacing w:line="240" w:lineRule="auto"/>
              <w:rPr>
                <w:color w:val="000000"/>
                <w:szCs w:val="22"/>
              </w:rPr>
            </w:pPr>
            <w:r w:rsidRPr="008A6A8A">
              <w:rPr>
                <w:color w:val="000000"/>
                <w:szCs w:val="22"/>
              </w:rPr>
              <w:t>HEE</w:t>
            </w:r>
          </w:p>
        </w:tc>
        <w:tc>
          <w:tcPr>
            <w:tcW w:w="5626" w:type="dxa"/>
            <w:vAlign w:val="bottom"/>
          </w:tcPr>
          <w:p w14:paraId="6798C136" w14:textId="77777777" w:rsidR="00E94E8E" w:rsidRPr="008A6A8A" w:rsidRDefault="00E94E8E" w:rsidP="00794C7E">
            <w:pPr>
              <w:autoSpaceDE w:val="0"/>
              <w:autoSpaceDN w:val="0"/>
              <w:adjustRightInd w:val="0"/>
              <w:spacing w:line="240" w:lineRule="auto"/>
              <w:rPr>
                <w:color w:val="000000"/>
                <w:szCs w:val="22"/>
              </w:rPr>
            </w:pPr>
            <w:r w:rsidRPr="008A6A8A">
              <w:rPr>
                <w:szCs w:val="22"/>
              </w:rPr>
              <w:t>Posterior aspect of the calcaneus or equivalent on shoe - at approximate toe height</w:t>
            </w:r>
          </w:p>
        </w:tc>
        <w:tc>
          <w:tcPr>
            <w:tcW w:w="590" w:type="dxa"/>
            <w:vAlign w:val="center"/>
          </w:tcPr>
          <w:p w14:paraId="6A392156"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CC0CF96"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vAlign w:val="center"/>
          </w:tcPr>
          <w:p w14:paraId="7BE8842E"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2223DEFC"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1A5A5537" w14:textId="77777777" w:rsidTr="00794C7E">
        <w:tc>
          <w:tcPr>
            <w:tcW w:w="1042" w:type="dxa"/>
            <w:vAlign w:val="bottom"/>
          </w:tcPr>
          <w:p w14:paraId="67FC1FBE" w14:textId="77777777" w:rsidR="00E94E8E" w:rsidRPr="008A6A8A" w:rsidRDefault="00E94E8E" w:rsidP="00794C7E">
            <w:pPr>
              <w:spacing w:line="240" w:lineRule="auto"/>
              <w:rPr>
                <w:color w:val="000000"/>
                <w:szCs w:val="22"/>
              </w:rPr>
            </w:pPr>
            <w:r w:rsidRPr="008A6A8A">
              <w:rPr>
                <w:color w:val="000000"/>
                <w:szCs w:val="22"/>
              </w:rPr>
              <w:t>TOE</w:t>
            </w:r>
          </w:p>
        </w:tc>
        <w:tc>
          <w:tcPr>
            <w:tcW w:w="5626" w:type="dxa"/>
            <w:vAlign w:val="bottom"/>
          </w:tcPr>
          <w:p w14:paraId="4E5AA898" w14:textId="77777777" w:rsidR="00E94E8E" w:rsidRPr="008A6A8A" w:rsidRDefault="00E94E8E" w:rsidP="00794C7E">
            <w:pPr>
              <w:autoSpaceDE w:val="0"/>
              <w:autoSpaceDN w:val="0"/>
              <w:adjustRightInd w:val="0"/>
              <w:spacing w:line="240" w:lineRule="auto"/>
              <w:rPr>
                <w:color w:val="000000"/>
                <w:szCs w:val="22"/>
              </w:rPr>
            </w:pPr>
            <w:r w:rsidRPr="008A6A8A">
              <w:rPr>
                <w:szCs w:val="22"/>
              </w:rPr>
              <w:t>In between second and third metatarsal heads/above second metatarsal head or equivalent on shoe - aligned with RHEE</w:t>
            </w:r>
          </w:p>
        </w:tc>
        <w:tc>
          <w:tcPr>
            <w:tcW w:w="590" w:type="dxa"/>
            <w:vAlign w:val="center"/>
          </w:tcPr>
          <w:p w14:paraId="0702B0A1"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0D3EC910"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3CB4239C"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65C6E55F"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34B0C490" w14:textId="77777777" w:rsidTr="00794C7E">
        <w:tc>
          <w:tcPr>
            <w:tcW w:w="1042" w:type="dxa"/>
            <w:vAlign w:val="bottom"/>
          </w:tcPr>
          <w:p w14:paraId="1683E172" w14:textId="77777777" w:rsidR="00E94E8E" w:rsidRPr="008A6A8A" w:rsidRDefault="00E94E8E" w:rsidP="00794C7E">
            <w:pPr>
              <w:spacing w:line="240" w:lineRule="auto"/>
              <w:rPr>
                <w:color w:val="000000"/>
                <w:szCs w:val="22"/>
              </w:rPr>
            </w:pPr>
            <w:r w:rsidRPr="008A6A8A">
              <w:rPr>
                <w:color w:val="000000"/>
                <w:szCs w:val="22"/>
              </w:rPr>
              <w:t>D1M</w:t>
            </w:r>
          </w:p>
        </w:tc>
        <w:tc>
          <w:tcPr>
            <w:tcW w:w="5626" w:type="dxa"/>
            <w:vAlign w:val="bottom"/>
          </w:tcPr>
          <w:p w14:paraId="5C6C8A4F"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Medial aspect of the first metatarsal head</w:t>
            </w:r>
          </w:p>
        </w:tc>
        <w:tc>
          <w:tcPr>
            <w:tcW w:w="590" w:type="dxa"/>
            <w:vAlign w:val="center"/>
          </w:tcPr>
          <w:p w14:paraId="4B02E5DF"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M</w:t>
            </w:r>
          </w:p>
        </w:tc>
        <w:tc>
          <w:tcPr>
            <w:tcW w:w="591" w:type="dxa"/>
            <w:vAlign w:val="center"/>
          </w:tcPr>
          <w:p w14:paraId="49396870"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3A687504"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545DFC9C" w14:textId="77777777" w:rsidR="00E94E8E" w:rsidRPr="008A6A8A" w:rsidRDefault="00E94E8E" w:rsidP="00794C7E">
            <w:pPr>
              <w:pStyle w:val="NoSpacing"/>
              <w:spacing w:line="240" w:lineRule="auto"/>
              <w:jc w:val="center"/>
              <w:rPr>
                <w:szCs w:val="22"/>
              </w:rPr>
            </w:pPr>
            <w:r w:rsidRPr="008A6A8A">
              <w:rPr>
                <w:szCs w:val="22"/>
              </w:rPr>
              <w:t>x</w:t>
            </w:r>
          </w:p>
        </w:tc>
      </w:tr>
      <w:tr w:rsidR="00E94E8E" w14:paraId="5D3F0A64" w14:textId="77777777" w:rsidTr="00794C7E">
        <w:tc>
          <w:tcPr>
            <w:tcW w:w="1042" w:type="dxa"/>
            <w:vAlign w:val="bottom"/>
          </w:tcPr>
          <w:p w14:paraId="7C71A49F" w14:textId="77777777" w:rsidR="00E94E8E" w:rsidRPr="008A6A8A" w:rsidRDefault="00E94E8E" w:rsidP="00794C7E">
            <w:pPr>
              <w:spacing w:line="240" w:lineRule="auto"/>
              <w:rPr>
                <w:color w:val="000000"/>
                <w:szCs w:val="22"/>
              </w:rPr>
            </w:pPr>
            <w:r w:rsidRPr="008A6A8A">
              <w:rPr>
                <w:color w:val="000000"/>
                <w:szCs w:val="22"/>
              </w:rPr>
              <w:t>D5M</w:t>
            </w:r>
          </w:p>
        </w:tc>
        <w:tc>
          <w:tcPr>
            <w:tcW w:w="5626" w:type="dxa"/>
            <w:vAlign w:val="bottom"/>
          </w:tcPr>
          <w:p w14:paraId="2EC55F93"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Lateral aspect of the fifth metatarsal head</w:t>
            </w:r>
          </w:p>
        </w:tc>
        <w:tc>
          <w:tcPr>
            <w:tcW w:w="590" w:type="dxa"/>
            <w:vAlign w:val="center"/>
          </w:tcPr>
          <w:p w14:paraId="64F04EF6"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vAlign w:val="center"/>
          </w:tcPr>
          <w:p w14:paraId="721214EC" w14:textId="77777777" w:rsidR="00E94E8E" w:rsidRPr="008A6A8A" w:rsidRDefault="00E94E8E" w:rsidP="00794C7E">
            <w:pPr>
              <w:pStyle w:val="NoSpacing"/>
              <w:spacing w:line="240" w:lineRule="auto"/>
              <w:jc w:val="center"/>
              <w:rPr>
                <w:szCs w:val="22"/>
              </w:rPr>
            </w:pPr>
          </w:p>
        </w:tc>
        <w:tc>
          <w:tcPr>
            <w:tcW w:w="591" w:type="dxa"/>
            <w:vAlign w:val="center"/>
          </w:tcPr>
          <w:p w14:paraId="3AB98E9B" w14:textId="77777777" w:rsidR="00E94E8E" w:rsidRPr="008A6A8A" w:rsidRDefault="00E94E8E" w:rsidP="00794C7E">
            <w:pPr>
              <w:pStyle w:val="NoSpacing"/>
              <w:spacing w:line="240" w:lineRule="auto"/>
              <w:jc w:val="center"/>
              <w:rPr>
                <w:szCs w:val="22"/>
              </w:rPr>
            </w:pPr>
          </w:p>
        </w:tc>
        <w:tc>
          <w:tcPr>
            <w:tcW w:w="591" w:type="dxa"/>
            <w:vAlign w:val="center"/>
          </w:tcPr>
          <w:p w14:paraId="7BA0A74C"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6111BA01" w14:textId="77777777" w:rsidTr="00794C7E">
        <w:tc>
          <w:tcPr>
            <w:tcW w:w="1042" w:type="dxa"/>
            <w:tcBorders>
              <w:bottom w:val="single" w:sz="4" w:space="0" w:color="auto"/>
            </w:tcBorders>
            <w:vAlign w:val="bottom"/>
          </w:tcPr>
          <w:p w14:paraId="567E7ADD" w14:textId="77777777" w:rsidR="00E94E8E" w:rsidRPr="008A6A8A" w:rsidRDefault="00E94E8E" w:rsidP="00794C7E">
            <w:pPr>
              <w:spacing w:line="240" w:lineRule="auto"/>
              <w:rPr>
                <w:color w:val="000000"/>
                <w:szCs w:val="22"/>
              </w:rPr>
            </w:pPr>
            <w:r w:rsidRPr="008A6A8A">
              <w:rPr>
                <w:color w:val="000000"/>
                <w:szCs w:val="22"/>
              </w:rPr>
              <w:t>TTB</w:t>
            </w:r>
          </w:p>
        </w:tc>
        <w:tc>
          <w:tcPr>
            <w:tcW w:w="5626" w:type="dxa"/>
            <w:tcBorders>
              <w:bottom w:val="single" w:sz="4" w:space="0" w:color="auto"/>
            </w:tcBorders>
            <w:vAlign w:val="bottom"/>
          </w:tcPr>
          <w:p w14:paraId="4D3C56A3" w14:textId="77777777" w:rsidR="00E94E8E" w:rsidRPr="008A6A8A" w:rsidRDefault="00E94E8E" w:rsidP="00794C7E">
            <w:pPr>
              <w:autoSpaceDE w:val="0"/>
              <w:autoSpaceDN w:val="0"/>
              <w:adjustRightInd w:val="0"/>
              <w:spacing w:line="240" w:lineRule="auto"/>
              <w:rPr>
                <w:color w:val="000000"/>
                <w:szCs w:val="22"/>
              </w:rPr>
            </w:pPr>
            <w:r w:rsidRPr="008A6A8A">
              <w:rPr>
                <w:color w:val="000000"/>
                <w:szCs w:val="22"/>
              </w:rPr>
              <w:t>Tibial tuberosity</w:t>
            </w:r>
          </w:p>
        </w:tc>
        <w:tc>
          <w:tcPr>
            <w:tcW w:w="590" w:type="dxa"/>
            <w:tcBorders>
              <w:bottom w:val="single" w:sz="4" w:space="0" w:color="auto"/>
            </w:tcBorders>
            <w:vAlign w:val="center"/>
          </w:tcPr>
          <w:p w14:paraId="1ED489B4" w14:textId="77777777" w:rsidR="00E94E8E" w:rsidRPr="008A6A8A" w:rsidRDefault="00E94E8E" w:rsidP="00794C7E">
            <w:pPr>
              <w:pStyle w:val="NoSpacing"/>
              <w:spacing w:line="240" w:lineRule="auto"/>
              <w:jc w:val="center"/>
              <w:rPr>
                <w:szCs w:val="22"/>
              </w:rPr>
            </w:pPr>
            <w:r w:rsidRPr="008A6A8A">
              <w:rPr>
                <w:szCs w:val="22"/>
              </w:rPr>
              <w:t>x</w:t>
            </w:r>
          </w:p>
        </w:tc>
        <w:tc>
          <w:tcPr>
            <w:tcW w:w="591" w:type="dxa"/>
            <w:tcBorders>
              <w:bottom w:val="single" w:sz="4" w:space="0" w:color="auto"/>
            </w:tcBorders>
            <w:vAlign w:val="center"/>
          </w:tcPr>
          <w:p w14:paraId="5AB373BD" w14:textId="77777777" w:rsidR="00E94E8E" w:rsidRPr="008A6A8A" w:rsidRDefault="00E94E8E" w:rsidP="00794C7E">
            <w:pPr>
              <w:pStyle w:val="NoSpacing"/>
              <w:spacing w:line="240" w:lineRule="auto"/>
              <w:jc w:val="center"/>
              <w:rPr>
                <w:szCs w:val="22"/>
              </w:rPr>
            </w:pPr>
          </w:p>
        </w:tc>
        <w:tc>
          <w:tcPr>
            <w:tcW w:w="591" w:type="dxa"/>
            <w:tcBorders>
              <w:bottom w:val="single" w:sz="4" w:space="0" w:color="auto"/>
            </w:tcBorders>
            <w:vAlign w:val="center"/>
          </w:tcPr>
          <w:p w14:paraId="316C0017"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c>
          <w:tcPr>
            <w:tcW w:w="591" w:type="dxa"/>
            <w:tcBorders>
              <w:bottom w:val="single" w:sz="4" w:space="0" w:color="auto"/>
            </w:tcBorders>
            <w:vAlign w:val="center"/>
          </w:tcPr>
          <w:p w14:paraId="174C3173" w14:textId="77777777" w:rsidR="00E94E8E" w:rsidRPr="008A6A8A" w:rsidRDefault="00E94E8E" w:rsidP="00794C7E">
            <w:pPr>
              <w:pStyle w:val="NoSpacing"/>
              <w:spacing w:line="240" w:lineRule="auto"/>
              <w:jc w:val="center"/>
              <w:rPr>
                <w:szCs w:val="22"/>
              </w:rPr>
            </w:pPr>
            <w:r w:rsidRPr="008A6A8A">
              <w:rPr>
                <w:szCs w:val="22"/>
              </w:rPr>
              <w:t>x</w:t>
            </w:r>
            <w:r w:rsidRPr="008A6A8A">
              <w:rPr>
                <w:szCs w:val="22"/>
                <w:vertAlign w:val="superscript"/>
              </w:rPr>
              <w:t>S</w:t>
            </w:r>
          </w:p>
        </w:tc>
      </w:tr>
      <w:tr w:rsidR="00E94E8E" w14:paraId="71FBF030" w14:textId="77777777" w:rsidTr="00794C7E">
        <w:tc>
          <w:tcPr>
            <w:tcW w:w="9031" w:type="dxa"/>
            <w:gridSpan w:val="6"/>
            <w:tcBorders>
              <w:left w:val="nil"/>
              <w:bottom w:val="nil"/>
              <w:right w:val="nil"/>
            </w:tcBorders>
            <w:vAlign w:val="bottom"/>
          </w:tcPr>
          <w:p w14:paraId="00199F2B" w14:textId="77777777" w:rsidR="00E94E8E" w:rsidRPr="008A6A8A" w:rsidRDefault="00E94E8E" w:rsidP="00794C7E">
            <w:pPr>
              <w:keepNext/>
              <w:autoSpaceDE w:val="0"/>
              <w:autoSpaceDN w:val="0"/>
              <w:adjustRightInd w:val="0"/>
              <w:spacing w:line="240" w:lineRule="auto"/>
              <w:rPr>
                <w:color w:val="000000"/>
                <w:szCs w:val="22"/>
                <w:vertAlign w:val="superscript"/>
              </w:rPr>
            </w:pPr>
            <w:r w:rsidRPr="008A6A8A">
              <w:rPr>
                <w:color w:val="000000"/>
                <w:szCs w:val="22"/>
                <w:vertAlign w:val="superscript"/>
              </w:rPr>
              <w:t>S</w:t>
            </w:r>
            <w:r w:rsidRPr="008A6A8A">
              <w:rPr>
                <w:color w:val="000000"/>
                <w:szCs w:val="22"/>
              </w:rPr>
              <w:t xml:space="preserve">: Static trials only, </w:t>
            </w:r>
            <w:r w:rsidRPr="008A6A8A">
              <w:rPr>
                <w:color w:val="000000"/>
                <w:szCs w:val="22"/>
                <w:vertAlign w:val="superscript"/>
              </w:rPr>
              <w:t>M</w:t>
            </w:r>
            <w:r w:rsidRPr="008A6A8A">
              <w:rPr>
                <w:color w:val="000000"/>
                <w:szCs w:val="22"/>
              </w:rPr>
              <w:t>: Movement trials only</w:t>
            </w:r>
          </w:p>
        </w:tc>
      </w:tr>
    </w:tbl>
    <w:p w14:paraId="693A4AC9" w14:textId="77777777" w:rsidR="00E94E8E" w:rsidRDefault="00E94E8E" w:rsidP="00E94E8E">
      <w:pPr>
        <w:suppressAutoHyphens w:val="0"/>
        <w:spacing w:before="0" w:after="160" w:line="259" w:lineRule="auto"/>
        <w:jc w:val="left"/>
      </w:pPr>
      <w:r>
        <w:br w:type="page"/>
      </w:r>
    </w:p>
    <w:p w14:paraId="7C53F77A" w14:textId="77777777" w:rsidR="00E94E8E" w:rsidRDefault="00E94E8E" w:rsidP="00E94E8E">
      <w:pPr>
        <w:pStyle w:val="Heading2"/>
      </w:pPr>
      <w:r>
        <w:lastRenderedPageBreak/>
        <w:t>Musculoskeletal models</w:t>
      </w:r>
    </w:p>
    <w:p w14:paraId="3C4A0A31" w14:textId="77777777" w:rsidR="00E94E8E" w:rsidRPr="00971F20" w:rsidRDefault="00E94E8E" w:rsidP="00E94E8E">
      <w:pPr>
        <w:pStyle w:val="Heading3"/>
      </w:pPr>
      <w:r w:rsidRPr="00971F20">
        <w:t>Participant 1 (</w:t>
      </w:r>
      <w:r w:rsidRPr="00971F20">
        <w:rPr>
          <w:i/>
        </w:rPr>
        <w:t>p01</w:t>
      </w:r>
      <w:r w:rsidRPr="00971F20">
        <w:t>)</w:t>
      </w:r>
    </w:p>
    <w:p w14:paraId="7F75D1D7" w14:textId="77777777" w:rsidR="00E94E8E" w:rsidRPr="00F60D2C" w:rsidRDefault="00E94E8E" w:rsidP="00E94E8E">
      <w:r>
        <w:t>An</w:t>
      </w:r>
      <w:r w:rsidRPr="0014556A">
        <w:t xml:space="preserve"> </w:t>
      </w:r>
      <w:r>
        <w:t xml:space="preserve">eight segment, 19 degree-of-freedom, 92 actuator </w:t>
      </w:r>
      <w:r w:rsidRPr="0014556A">
        <w:t xml:space="preserve">generic musculoskeletal model was scaled to match the participant’s anthropometry based on the ratio between the segment lengths of the </w:t>
      </w:r>
      <w:r>
        <w:t xml:space="preserve">generic </w:t>
      </w:r>
      <w:r w:rsidRPr="0014556A">
        <w:t>model and those obtained from the marker trajectories of the static trial</w:t>
      </w:r>
      <w:r>
        <w:t xml:space="preserve"> </w:t>
      </w:r>
      <w:r>
        <w:fldChar w:fldCharType="begin" w:fldLock="1"/>
      </w:r>
      <w:r>
        <w:instrText>ADDIN CSL_CITATION {"citationItems":[{"id":"ITEM-1","itemData":{"DOI":"10.1109/10.102791","ISBN":"0021-9290 (Print)\\n0021-9290 (Linking)","ISSN":"00189294","PMID":"2210784","abstract":"We have developed a model of the human lower extremity to study how surgical changes in musculoskeletal geometry and musculotendon parameters affect muscle force and its moment about the joints. The lines of action of 43 musculotendon actuators were defined based on their anatomical relationships to three-dimensional bone surface representations. A model for each actuator was formulated to compute its isometric force-length relation. The kinematics of the lower extremity were defined by modeling the hip, knee, ankle, subtalar, and metatarsophalangeal joints. Thus, the force and joint moment that each musculotendon actuator develops can be computed for any body position. The joint moments calculated with the model compare well with experimentally measured isometric joint moments. We developed a graphical interface to the model that allows the user to visualize the musculoskeletal geometry and to manipulate the model parameters to study the biomechanical consequences of orthopaedic surgical procedures. For example, tendon transfer and lengthening procedures can be simulated by adjusting the model parameters according to various surgical techniques. Results of the simulated surgeries can be analyzed quickly in terms of postsurgery muscle forces and other biomechanical variables. Just as interactive graphics have enhanced engineering design and analysis, we have found that graphics-based musculoskeletal models are effective tools for designing and analyzing surgical procedures.","author":[{"dropping-particle":"","family":"Delp","given":"S.L.","non-dropping-particle":"","parse-names":false,"suffix":""},{"dropping-particle":"","family":"Loan","given":"J.P.","non-dropping-particle":"","parse-names":false,"suffix":""},{"dropping-particle":"","family":"Hoy","given":"M.G.","non-dropping-particle":"","parse-names":false,"suffix":""},{"dropping-particle":"","family":"Zajac","given":"F.E.","non-dropping-particle":"","parse-names":false,"suffix":""},{"dropping-particle":"","family":"Topp","given":"E.L.","non-dropping-particle":"","parse-names":false,"suffix":""},{"dropping-particle":"","family":"Rosen","given":"J.M.","non-dropping-particle":"","parse-names":false,"suffix":""}],"container-title":"IEEE Transactions on Biomedical Engineering","id":"ITEM-1","issue":"8","issued":{"date-parts":[["1990"]]},"page":"757-767","title":"An interactive graphics-based model of the lower extremity to study orthopaedic surgical procedures","type":"article-journal","volume":"37"},"uris":["http://www.mendeley.com/documents/?uuid=2d851987-a798-4dbb-a92e-5e87f8787520"]}],"mendeley":{"formattedCitation":"(Delp et al., 1990)","plainTextFormattedCitation":"(Delp et al., 1990)","previouslyFormattedCitation":"(Delp et al., 1990)"},"properties":{"noteIndex":0},"schema":"https://github.com/citation-style-language/schema/raw/master/csl-citation.json"}</w:instrText>
      </w:r>
      <w:r>
        <w:fldChar w:fldCharType="separate"/>
      </w:r>
      <w:r w:rsidRPr="00D209E8">
        <w:rPr>
          <w:noProof/>
        </w:rPr>
        <w:t>(Delp et al., 1990)</w:t>
      </w:r>
      <w:r>
        <w:fldChar w:fldCharType="end"/>
      </w:r>
      <w:r w:rsidRPr="0014556A">
        <w:t xml:space="preserve">. Details on the methods used to compute the segment lengths from the experimental data can be found in </w:t>
      </w:r>
      <w:r w:rsidRPr="0014556A">
        <w:fldChar w:fldCharType="begin" w:fldLock="1"/>
      </w:r>
      <w:r>
        <w:instrText>ADDIN CSL_CITATION {"citationItems":[{"id":"ITEM-1","itemData":{"DOI":"10.1016/j.jbiomech.2016.07.042","ISSN":"00219290","author":[{"dropping-particle":"","family":"Lamberto","given":"Giuliano","non-dropping-particle":"","parse-names":false,"suffix":""},{"dropping-particle":"","family":"Martelli","given":"Saulo","non-dropping-particle":"","parse-names":false,"suffix":""},{"dropping-particle":"","family":"Cappozzo","given":"Aurelio","non-dropping-particle":"","parse-names":false,"suffix":""},{"dropping-particle":"","family":"Mazzà","given":"Claudia","non-dropping-particle":"","parse-names":false,"suffix":""}],"container-title":"Journal of Biomechanics","id":"ITEM-1","issued":{"date-parts":[["2017","9"]]},"page":"68-76","title":"To what extent is joint and muscle mechanics predicted by musculoskeletal models sensitive to soft tissue artefacts?","type":"article-journal","volume":"62"},"uris":["http://www.mendeley.com/documents/?uuid=1f7904bd-7243-4e9f-8f8f-f981c27b13f5"]}],"mendeley":{"formattedCitation":"(Lamberto et al., 2017)","plainTextFormattedCitation":"(Lamberto et al., 2017)","previouslyFormattedCitation":"(Lamberto et al., 2017)"},"properties":{"noteIndex":0},"schema":"https://github.com/citation-style-language/schema/raw/master/csl-citation.json"}</w:instrText>
      </w:r>
      <w:r w:rsidRPr="0014556A">
        <w:fldChar w:fldCharType="separate"/>
      </w:r>
      <w:r w:rsidRPr="00FA0CDE">
        <w:rPr>
          <w:noProof/>
        </w:rPr>
        <w:t>(Lamberto et al., 2017)</w:t>
      </w:r>
      <w:r w:rsidRPr="0014556A">
        <w:fldChar w:fldCharType="end"/>
      </w:r>
      <w:r w:rsidRPr="0014556A">
        <w:t xml:space="preserve">. </w:t>
      </w:r>
    </w:p>
    <w:p w14:paraId="66000F5A" w14:textId="77777777" w:rsidR="00E94E8E" w:rsidRPr="00971F20" w:rsidRDefault="00E94E8E" w:rsidP="00E94E8E">
      <w:pPr>
        <w:pStyle w:val="Heading3"/>
      </w:pPr>
      <w:r w:rsidRPr="00971F20">
        <w:t>Participant 2 (</w:t>
      </w:r>
      <w:r w:rsidRPr="00971F20">
        <w:rPr>
          <w:i/>
        </w:rPr>
        <w:t>p02</w:t>
      </w:r>
      <w:r w:rsidRPr="00971F20">
        <w:t>)</w:t>
      </w:r>
    </w:p>
    <w:p w14:paraId="2B59DF6A" w14:textId="77777777" w:rsidR="00E94E8E" w:rsidRPr="00F3356A" w:rsidRDefault="00E94E8E" w:rsidP="00E94E8E">
      <w:r>
        <w:t xml:space="preserve">A five segment, 11 degree-of-freedom and 43 actuator subject-specific musculoskeletal model of the patient’s implanted, right leg was constructed. Segment geometries were provided with the dataset; Bone geometries for the femur, tibia, fibula and patella had been segmented from pre- and post-operative CT scan data; Implant geometries for the femoral component, patellar button, tibial insert and tibial tray had been extracted from point cloud data </w:t>
      </w:r>
      <w:r>
        <w:fldChar w:fldCharType="begin" w:fldLock="1"/>
      </w:r>
      <w:r>
        <w:instrText>ADDIN CSL_CITATION {"citationItems":[{"id":"ITEM-1","itemData":{"DOI":"10.1002/jor.22023","ISBN":"1528-8951 (Electronic)\\n0148-0731 (Linking)","ISSN":"07360266","PMID":"22161745","abstract":"Impairment of the human neuromusculoskeletal system can lead to significant mobility limitations and decreased quality of life. Computational models that accurately represent the musculoskeletal systems of individual patients could be used to explore different treatment options and optimize clinical outcome. The most significant barrier to model-based treatment design is validation of model-based estimates of in vivo contact and muscle forces. This paper introduces an annual \"Grand Challenge Competition to Predict In Vivo Knee Loads\" based on a series of comprehensive publicly available in vivo data sets for evaluating musculoskeletal model predictions of contact and muscle forces in the knee. The data sets come from patients implanted with force-measuring tibial prostheses. Following a historical review of musculoskeletal modeling methods used for estimating knee muscle and contact forces, we describe the first two data sets used for the first two competitions and summarize four subsequent data sets to be used for future competitions. These data sets include tibial contact force, video motion, ground reaction, muscle EMG, muscle strength, static and dynamic imaging, and implant geometry data. Competition participants create musculoskeletal models to predict tibial contact forces without having access to the corresponding in vivo measurements. These blinded predictions provide an unbiased evaluation of the capabilities and limitations of musculoskeletal modeling methods. The paper concludes with a discussion of how these unique data sets can be used by the musculoskeletal modeling research community to improve the estimation of in vivo muscle and contact forces and ultimately to help make musculoskeletal models clinically useful.","author":[{"dropping-particle":"","family":"Fregly","given":"Benjamin J.","non-dropping-particle":"","parse-names":false,"suffix":""},{"dropping-particle":"","family":"Besier","given":"Thor F.","non-dropping-particle":"","parse-names":false,"suffix":""},{"dropping-particle":"","family":"Lloyd","given":"David G.","non-dropping-particle":"","parse-names":false,"suffix":""},{"dropping-particle":"","family":"Delp","given":"Scott L.","non-dropping-particle":"","parse-names":false,"suffix":""},{"dropping-particle":"","family":"Banks","given":"Scott A.","non-dropping-particle":"","parse-names":false,"suffix":""},{"dropping-particle":"","family":"Pandy","given":"Marcus G.","non-dropping-particle":"","parse-names":false,"suffix":""},{"dropping-particle":"","family":"D'Lima","given":"Darryl D.","non-dropping-particle":"","parse-names":false,"suffix":""}],"container-title":"Journal of Orthopaedic Research","id":"ITEM-1","issue":"4","issued":{"date-parts":[["2012","4"]]},"page":"503-513","title":"Grand challenge competition to predict in vivo knee loads","type":"article-journal","volume":"30"},"uris":["http://www.mendeley.com/documents/?uuid=72452031-b341-4edb-99d7-697799db9f6c"]},{"id":"ITEM-2","itemData":{"DOI":"10.1016/j.jbiomech.2009.10.048","ISSN":"00219290","abstract":"Musculoskeletal models are currently the primary means for estimating in vivo muscle and contact forces in the knee during gait. These models typically couple a dynamic skeletal model with individual muscle models but rarely include articular contact models due to their high computational cost. This study evaluates a novel method for predicting muscle and contact forces simultaneously in the knee during gait. The method utilizes a 12 degree-of-freedom knee model (femur, tibia, and patella) combining muscle, articular contact, and dynamic skeletal models. Eight static optimization problems were formulated using two cost functions (one based on muscle activations and one based on contact forces) and four constraints sets (each composed of different combinations of inverse dynamic loads). The estimated muscle and contact forces were evaluated using in vivo tibial contact force data collected from a patient with a force-measuring knee implant. When the eight optimization problems were solved with added constraints to match the in vivo contact force measurements, root-mean-square errors in predicted contact forces were less than 10N. Furthermore, muscle and patellar contact forces predicted by the two cost functions became more similar as more inverse dynamic loads were used as constraints. When the contact force constraints were removed, estimated medial contact forces were similar and lateral contact forces lower in magnitude compared to measured contact forces, with estimated muscle forces being sensitive and estimated patellar contact forces relatively insensitive to the choice of cost function and constraint set. These results suggest that optimization problem formulation coupled with knee model complexity can significantly affect predicted muscle and contact forces in the knee during gait. Further research using a complete lower limb model is needed to assess the importance of this finding to the muscle and contact force estimation process.","author":[{"dropping-particle":"","family":"Lin","given":"Yi-Chung","non-dropping-particle":"","parse-names":false,"suffix":""},{"dropping-particle":"","family":"Walter","given":"Jonathan P.","non-dropping-particle":"","parse-names":false,"suffix":""},{"dropping-particle":"","family":"Banks","given":"Scott A.","non-dropping-particle":"","parse-names":false,"suffix":""},{"dropping-particle":"","family":"Pandy","given":"Marcus G.","non-dropping-particle":"","parse-names":false,"suffix":""},{"dropping-particle":"","family":"Fregly","given":"Benjamin J.","non-dropping-particle":"","parse-names":false,"suffix":""}],"container-title":"Journal of Biomechanics","id":"ITEM-2","issue":"5","issued":{"date-parts":[["2010","3"]]},"page":"945-952","title":"Simultaneous prediction of muscle and contact forces in the knee during gait","type":"article-journal","volume":"43"},"uris":["http://www.mendeley.com/documents/?uuid=1e8056c7-0eed-3bfe-b73f-e12951fbc9b7"]}],"mendeley":{"formattedCitation":"(Fregly et al., 2012; Lin et al., 2010)","plainTextFormattedCitation":"(Fregly et al., 2012; Lin et al., 2010)","previouslyFormattedCitation":"(Fregly et al., 2012; Lin et al., 2010)"},"properties":{"noteIndex":0},"schema":"https://github.com/citation-style-language/schema/raw/master/csl-citation.json"}</w:instrText>
      </w:r>
      <w:r>
        <w:fldChar w:fldCharType="separate"/>
      </w:r>
      <w:r w:rsidRPr="00F3356A">
        <w:rPr>
          <w:noProof/>
        </w:rPr>
        <w:t>(Fregly et al., 2012; Lin et al., 2010)</w:t>
      </w:r>
      <w:r>
        <w:fldChar w:fldCharType="end"/>
      </w:r>
      <w:r>
        <w:t xml:space="preserve">. Segmental mass, centre-of-mass locations and inertial properties were obtained from the known geometries and densities of soft tissue, bone and implant structures. The pelvis’ geometry was obtained from the </w:t>
      </w:r>
      <w:r>
        <w:rPr>
          <w:i/>
        </w:rPr>
        <w:t xml:space="preserve">Visible Human Dataset </w:t>
      </w:r>
      <w:r>
        <w:rPr>
          <w:i/>
        </w:rPr>
        <w:fldChar w:fldCharType="begin" w:fldLock="1"/>
      </w:r>
      <w:r>
        <w:rPr>
          <w:i/>
        </w:rPr>
        <w:instrText>ADDIN CSL_CITATION {"citationItems":[{"id":"ITEM-1","itemData":{"DOI":"10.1002/(SICI)1097-0185(199804)253:2&lt;49::AID-AR8&gt;3.0.CO;2-9","ISBN":"1097-0185","ISSN":"0003-276X","PMID":"9605360","abstract":"One goal of a medical school education is to teach the anatomy of the living human. With the exception of some surface anatomy, the morphology education that goes on during a surgical procedure, and patient observation, live human anatomy is most often taught by simulation. Medical anatomy courses utilize cadavers to approximate the live human. Case-based curricula simulate a patient and present symptoms, signs, and history to mimic reality for the future practitioner. Radiology has provided images of the morphology, function, and metabolism of living humans but with images foreign to most novice observers. With the Visible Human database, computer simulation of the live human body will provide revolutionary transformations in anatomical education.","author":[{"dropping-particle":"","family":"Spitzer","given":"Victor M.","non-dropping-particle":"","parse-names":false,"suffix":""},{"dropping-particle":"","family":"Whitlock","given":"David G.","non-dropping-particle":"","parse-names":false,"suffix":""}],"container-title":"The Anatomical Record","id":"ITEM-1","issue":"2","issued":{"date-parts":[["1998","4"]]},"page":"49-57","title":"The visible human dataset: The anatomical platform for human simulation","type":"article-journal","volume":"253"},"uris":["http://www.mendeley.com/documents/?uuid=875ba1eb-a99a-4c7f-857c-30526eb70591"]}],"mendeley":{"formattedCitation":"(Spitzer and Whitlock, 1998)","plainTextFormattedCitation":"(Spitzer and Whitlock, 1998)","previouslyFormattedCitation":"(Spitzer and Whitlock, 1998)"},"properties":{"noteIndex":0},"schema":"https://github.com/citation-style-language/schema/raw/master/csl-citation.json"}</w:instrText>
      </w:r>
      <w:r>
        <w:rPr>
          <w:i/>
        </w:rPr>
        <w:fldChar w:fldCharType="separate"/>
      </w:r>
      <w:r w:rsidRPr="00F3356A">
        <w:rPr>
          <w:noProof/>
        </w:rPr>
        <w:t>(Spitzer and Whitlock, 1998)</w:t>
      </w:r>
      <w:r>
        <w:rPr>
          <w:i/>
        </w:rPr>
        <w:fldChar w:fldCharType="end"/>
      </w:r>
      <w:r>
        <w:t xml:space="preserve">. The dimensions and mass properties of the pelvis segment were taken from a generic pelvis segment that was scaled according to the body-mass ratio of the generic model and the participant </w:t>
      </w:r>
      <w:r>
        <w:fldChar w:fldCharType="begin" w:fldLock="1"/>
      </w:r>
      <w:r>
        <w:instrText>ADDIN CSL_CITATION {"citationItems":[{"id":"ITEM-1","itemData":{"DOI":"10.1109/10.102791","ISBN":"0021-9290 (Print)\\n0021-9290 (Linking)","ISSN":"00189294","PMID":"2210784","abstract":"We have developed a model of the human lower extremity to study how surgical changes in musculoskeletal geometry and musculotendon parameters affect muscle force and its moment about the joints. The lines of action of 43 musculotendon actuators were defined based on their anatomical relationships to three-dimensional bone surface representations. A model for each actuator was formulated to compute its isometric force-length relation. The kinematics of the lower extremity were defined by modeling the hip, knee, ankle, subtalar, and metatarsophalangeal joints. Thus, the force and joint moment that each musculotendon actuator develops can be computed for any body position. The joint moments calculated with the model compare well with experimentally measured isometric joint moments. We developed a graphical interface to the model that allows the user to visualize the musculoskeletal geometry and to manipulate the model parameters to study the biomechanical consequences of orthopaedic surgical procedures. For example, tendon transfer and lengthening procedures can be simulated by adjusting the model parameters according to various surgical techniques. Results of the simulated surgeries can be analyzed quickly in terms of postsurgery muscle forces and other biomechanical variables. Just as interactive graphics have enhanced engineering design and analysis, we have found that graphics-based musculoskeletal models are effective tools for designing and analyzing surgical procedures.","author":[{"dropping-particle":"","family":"Delp","given":"S.L.","non-dropping-particle":"","parse-names":false,"suffix":""},{"dropping-particle":"","family":"Loan","given":"J.P.","non-dropping-particle":"","parse-names":false,"suffix":""},{"dropping-particle":"","family":"Hoy","given":"M.G.","non-dropping-particle":"","parse-names":false,"suffix":""},{"dropping-particle":"","family":"Zajac","given":"F.E.","non-dropping-particle":"","parse-names":false,"suffix":""},{"dropping-particle":"","family":"Topp","given":"E.L.","non-dropping-particle":"","parse-names":false,"suffix":""},{"dropping-particle":"","family":"Rosen","given":"J.M.","non-dropping-particle":"","parse-names":false,"suffix":""}],"container-title":"IEEE Transactions on Biomedical Engineering","id":"ITEM-1","issue":"8","issued":{"date-parts":[["1990"]]},"page":"757-767","title":"An interactive graphics-based model of the lower extremity to study orthopaedic surgical procedures","type":"article-journal","volume":"37"},"uris":["http://www.mendeley.com/documents/?uuid=2d851987-a798-4dbb-a92e-5e87f8787520"]}],"mendeley":{"formattedCitation":"(Delp et al., 1990)","plainTextFormattedCitation":"(Delp et al., 1990)","previouslyFormattedCitation":"(Delp et al., 1990)"},"properties":{"noteIndex":0},"schema":"https://github.com/citation-style-language/schema/raw/master/csl-citation.json"}</w:instrText>
      </w:r>
      <w:r>
        <w:fldChar w:fldCharType="separate"/>
      </w:r>
      <w:r w:rsidRPr="00F3356A">
        <w:rPr>
          <w:noProof/>
        </w:rPr>
        <w:t>(Delp et al., 1990)</w:t>
      </w:r>
      <w:r>
        <w:fldChar w:fldCharType="end"/>
      </w:r>
      <w:r>
        <w:t xml:space="preserve">. The foot segment was obtained from one of the musculoskeletal models constructed from the </w:t>
      </w:r>
      <w:r w:rsidRPr="00B226DE">
        <w:rPr>
          <w:i/>
        </w:rPr>
        <w:t>MD-Paedigree</w:t>
      </w:r>
      <w:r>
        <w:t xml:space="preserve"> dataset and scaled to the patient according to the body-mass ratio. Analytical shapes were fitted to the joint surfaces of the identified bone geometries to estimate the joints’ axes of rotation </w:t>
      </w:r>
      <w:r>
        <w:fldChar w:fldCharType="begin" w:fldLock="1"/>
      </w:r>
      <w:r>
        <w:instrText>ADDIN CSL_CITATION {"citationItems":[{"id":"ITEM-1","itemData":{"DOI":"10.1016/j.jbiomech.2018.03.039","ISSN":"00219290","PMID":"29673935","abstract":"The generation of subject-specific musculoskeletal models of the lower limb has become a feasible task thanks to improvements in medical imaging technology and musculoskeletal modelling software. Nevertheless, clinical use of these models in paediatric applications is still limited for what concerns the estimation of muscle and joint contact forces. Aiming to improve the current state of the art, a methodology to generate highly personalized subject-specific musculoskeletal models of the lower limb based on magnetic resonance imaging (MRI) scans was codified as a step-by-step procedure and applied to data from eight juvenile individuals. The generated musculoskeletal models were used to simulate 107 gait trials using stereophotogrammetric and force platform data as input. To ensure completeness of the modelling procedure, muscles’ architecture needs to be estimated. Four methods to estimate muscles’ maximum isometric force and two methods to estimate musculotendon parameters (optimal fiber length and tendon slack length) were assessed and compared, in order to quantify their influence on the models’ output. Reported results represent the first comprehensive subject-specific model-based characterization of juvenile gait biomechanics, including profiles of joint kinematics and kinetics, muscle forces and joint contact forces. Our findings suggest that, when musculotendon parameters were linearly scaled from a reference model and the muscle force-length-velocity relationship was accounted for in the simulations, realistic knee contact forces could be estimated and these forces were not sensitive the method used to compute muscle maximum isometric force.","author":[{"dropping-particle":"","family":"Modenese","given":"Luca","non-dropping-particle":"","parse-names":false,"suffix":""},{"dropping-particle":"","family":"Montefiori","given":"Erica","non-dropping-particle":"","parse-names":false,"suffix":""},{"dropping-particle":"","family":"Wang","given":"Anqi","non-dropping-particle":"","parse-names":false,"suffix":""},{"dropping-particle":"","family":"Wesarg","given":"Stefan","non-dropping-particle":"","parse-names":false,"suffix":""},{"dropping-particle":"","family":"Viceconti","given":"Marco","non-dropping-particle":"","parse-names":false,"suffix":""},{"dropping-particle":"","family":"Mazzà","given":"Claudia","non-dropping-particle":"","parse-names":false,"suffix":""}],"container-title":"Journal of Biomechanics","id":"ITEM-1","issued":{"date-parts":[["2018","5"]]},"page":"108-118","publisher":"The Authors","title":"Investigation of the dependence of joint contact forces on musculotendon parameters using a codified workflow for image-based modelling","type":"article-journal","volume":"73"},"uris":["http://www.mendeley.com/documents/?uuid=5e8cdb37-5d95-4c46-9b1d-ddecfa9cf6de"]}],"mendeley":{"formattedCitation":"(Modenese et al., 2018)","plainTextFormattedCitation":"(Modenese et al., 2018)","previouslyFormattedCitation":"(Modenese et al., 2018)"},"properties":{"noteIndex":0},"schema":"https://github.com/citation-style-language/schema/raw/master/csl-citation.json"}</w:instrText>
      </w:r>
      <w:r>
        <w:fldChar w:fldCharType="separate"/>
      </w:r>
      <w:r w:rsidRPr="003359CA">
        <w:rPr>
          <w:noProof/>
        </w:rPr>
        <w:t>(Modenese et al., 2018)</w:t>
      </w:r>
      <w:r>
        <w:fldChar w:fldCharType="end"/>
      </w:r>
      <w:r>
        <w:t xml:space="preserve">. </w:t>
      </w:r>
      <w:r>
        <w:rPr>
          <w:rFonts w:eastAsiaTheme="minorEastAsia"/>
        </w:rPr>
        <w:t xml:space="preserve">The muscles’ geometrical paths were mapped onto the patient-specific bone geometries from a generic model </w:t>
      </w:r>
      <w:r>
        <w:rPr>
          <w:rFonts w:eastAsiaTheme="minorEastAsia"/>
        </w:rPr>
        <w:fldChar w:fldCharType="begin" w:fldLock="1"/>
      </w:r>
      <w:r>
        <w:rPr>
          <w:rFonts w:eastAsiaTheme="minorEastAsia"/>
        </w:rPr>
        <w:instrText>ADDIN CSL_CITATION {"citationItems":[{"id":"ITEM-1","itemData":{"DOI":"10.1109/10.102791","ISBN":"0021-9290 (Print)\\n0021-9290 (Linking)","ISSN":"00189294","PMID":"2210784","abstract":"We have developed a model of the human lower extremity to study how surgical changes in musculoskeletal geometry and musculotendon parameters affect muscle force and its moment about the joints. The lines of action of 43 musculotendon actuators were defined based on their anatomical relationships to three-dimensional bone surface representations. A model for each actuator was formulated to compute its isometric force-length relation. The kinematics of the lower extremity were defined by modeling the hip, knee, ankle, subtalar, and metatarsophalangeal joints. Thus, the force and joint moment that each musculotendon actuator develops can be computed for any body position. The joint moments calculated with the model compare well with experimentally measured isometric joint moments. We developed a graphical interface to the model that allows the user to visualize the musculoskeletal geometry and to manipulate the model parameters to study the biomechanical consequences of orthopaedic surgical procedures. For example, tendon transfer and lengthening procedures can be simulated by adjusting the model parameters according to various surgical techniques. Results of the simulated surgeries can be analyzed quickly in terms of postsurgery muscle forces and other biomechanical variables. Just as interactive graphics have enhanced engineering design and analysis, we have found that graphics-based musculoskeletal models are effective tools for designing and analyzing surgical procedures.","author":[{"dropping-particle":"","family":"Delp","given":"S.L.","non-dropping-particle":"","parse-names":false,"suffix":""},{"dropping-particle":"","family":"Loan","given":"J.P.","non-dropping-particle":"","parse-names":false,"suffix":""},{"dropping-particle":"","family":"Hoy","given":"M.G.","non-dropping-particle":"","parse-names":false,"suffix":""},{"dropping-particle":"","family":"Zajac","given":"F.E.","non-dropping-particle":"","parse-names":false,"suffix":""},{"dropping-particle":"","family":"Topp","given":"E.L.","non-dropping-particle":"","parse-names":false,"suffix":""},{"dropping-particle":"","family":"Rosen","given":"J.M.","non-dropping-particle":"","parse-names":false,"suffix":""}],"container-title":"IEEE Transactions on Biomedical Engineering","id":"ITEM-1","issue":"8","issued":{"date-parts":[["1990"]]},"page":"757-767","title":"An interactive graphics-based model of the lower extremity to study orthopaedic surgical procedures","type":"article-journal","volume":"37"},"uris":["http://www.mendeley.com/documents/?uuid=2d851987-a798-4dbb-a92e-5e87f8787520"]}],"mendeley":{"formattedCitation":"(Delp et al., 1990)","plainTextFormattedCitation":"(Delp et al., 1990)","previouslyFormattedCitation":"(Delp et al., 1990)"},"properties":{"noteIndex":0},"schema":"https://github.com/citation-style-language/schema/raw/master/csl-citation.json"}</w:instrText>
      </w:r>
      <w:r>
        <w:rPr>
          <w:rFonts w:eastAsiaTheme="minorEastAsia"/>
        </w:rPr>
        <w:fldChar w:fldCharType="separate"/>
      </w:r>
      <w:r w:rsidRPr="00F3356A">
        <w:rPr>
          <w:rFonts w:eastAsiaTheme="minorEastAsia"/>
          <w:noProof/>
        </w:rPr>
        <w:t>(Delp et al., 1990)</w:t>
      </w:r>
      <w:r>
        <w:rPr>
          <w:rFonts w:eastAsiaTheme="minorEastAsia"/>
        </w:rPr>
        <w:fldChar w:fldCharType="end"/>
      </w:r>
      <w:r>
        <w:rPr>
          <w:rFonts w:eastAsiaTheme="minorEastAsia"/>
        </w:rPr>
        <w:t xml:space="preserve">. The paths of the Quadriceps muscles were adjusted such that they extended through the patella and attached to the tibia </w:t>
      </w:r>
      <w:r>
        <w:rPr>
          <w:rFonts w:eastAsiaTheme="minorEastAsia"/>
        </w:rPr>
        <w:fldChar w:fldCharType="begin" w:fldLock="1"/>
      </w:r>
      <w:r>
        <w:rPr>
          <w:rFonts w:eastAsiaTheme="minorEastAsia"/>
        </w:rPr>
        <w:instrText>ADDIN CSL_CITATION {"citationItems":[{"id":"ITEM-1","itemData":{"DOI":"10.1109/TBME.2016.2586891","ISBN":"0018-9294 VO - 63","ISSN":"0018-9294","PMID":"27392337","abstract":"Rajagopal, A., Dembia, C.L., DeMers, M.S., Delp, D.D., Hicks, J.L. and Delp, S.L., 2016. Full-body musculoskeletal model for muscle-driven simulation of human gait. IEEE Transactions on Biomedical Engineering, 63(10), pp.2068-2079.","author":[{"dropping-particle":"","family":"Rajagopal","given":"Apoorva","non-dropping-particle":"","parse-names":false,"suffix":""},{"dropping-particle":"","family":"Dembia","given":"Christopher L.","non-dropping-particle":"","parse-names":false,"suffix":""},{"dropping-particle":"","family":"DeMers","given":"Matthew S.","non-dropping-particle":"","parse-names":false,"suffix":""},{"dropping-particle":"","family":"Delp","given":"Denny D.","non-dropping-particle":"","parse-names":false,"suffix":""},{"dropping-particle":"","family":"Hicks","given":"Jennifer L.","non-dropping-particle":"","parse-names":false,"suffix":""},{"dropping-particle":"","family":"Delp","given":"Scott L.","non-dropping-particle":"","parse-names":false,"suffix":""}],"container-title":"IEEE Transactions on Biomedical Engineering","id":"ITEM-1","issue":"10","issued":{"date-parts":[["2016","10"]]},"page":"2068-2079","title":"Full-Body Musculoskeletal Model for Muscle-Driven Simulation of Human Gait","type":"article-journal","volume":"63"},"uris":["http://www.mendeley.com/documents/?uuid=fa3df034-5ca2-4d13-9168-654166b7339b"]}],"mendeley":{"formattedCitation":"(Rajagopal et al., 2016)","plainTextFormattedCitation":"(Rajagopal et al., 2016)","previouslyFormattedCitation":"(Rajagopal et al., 2016)"},"properties":{"noteIndex":0},"schema":"https://github.com/citation-style-language/schema/raw/master/csl-citation.json"}</w:instrText>
      </w:r>
      <w:r>
        <w:rPr>
          <w:rFonts w:eastAsiaTheme="minorEastAsia"/>
        </w:rPr>
        <w:fldChar w:fldCharType="separate"/>
      </w:r>
      <w:r w:rsidRPr="00B43FAE">
        <w:rPr>
          <w:rFonts w:eastAsiaTheme="minorEastAsia"/>
          <w:noProof/>
        </w:rPr>
        <w:t>(Rajagopal et al., 2016)</w:t>
      </w:r>
      <w:r>
        <w:rPr>
          <w:rFonts w:eastAsiaTheme="minorEastAsia"/>
        </w:rPr>
        <w:fldChar w:fldCharType="end"/>
      </w:r>
      <w:r>
        <w:rPr>
          <w:rFonts w:eastAsiaTheme="minorEastAsia"/>
        </w:rPr>
        <w:t xml:space="preserve">. </w:t>
      </w:r>
    </w:p>
    <w:p w14:paraId="31DCB8AE" w14:textId="77777777" w:rsidR="00E94E8E" w:rsidRPr="00971F20" w:rsidRDefault="00E94E8E" w:rsidP="00E94E8E">
      <w:pPr>
        <w:pStyle w:val="Heading3"/>
      </w:pPr>
      <w:r w:rsidRPr="00971F20">
        <w:t>Participant 3 (</w:t>
      </w:r>
      <w:r w:rsidRPr="00971F20">
        <w:rPr>
          <w:i/>
        </w:rPr>
        <w:t>p03</w:t>
      </w:r>
      <w:r w:rsidRPr="00971F20">
        <w:t>)</w:t>
      </w:r>
    </w:p>
    <w:p w14:paraId="7BA5B683" w14:textId="77777777" w:rsidR="00E94E8E" w:rsidRDefault="00E94E8E" w:rsidP="00E94E8E">
      <w:r>
        <w:t xml:space="preserve">A five segment, 12 degree-of-freedom and 42 actuator subject-specific musculoskeletal model of the participant’s right leg was used which had previously been constructed following a published pipeline </w:t>
      </w:r>
      <w:r>
        <w:fldChar w:fldCharType="begin" w:fldLock="1"/>
      </w:r>
      <w:r>
        <w:instrText>ADDIN CSL_CITATION {"citationItems":[{"id":"ITEM-1","itemData":{"DOI":"10.1016/j.jbiomech.2018.03.039","ISSN":"00219290","PMID":"29673935","abstract":"The generation of subject-specific musculoskeletal models of the lower limb has become a feasible task thanks to improvements in medical imaging technology and musculoskeletal modelling software. Nevertheless, clinical use of these models in paediatric applications is still limited for what concerns the estimation of muscle and joint contact forces. Aiming to improve the current state of the art, a methodology to generate highly personalized subject-specific musculoskeletal models of the lower limb based on magnetic resonance imaging (MRI) scans was codified as a step-by-step procedure and applied to data from eight juvenile individuals. The generated musculoskeletal models were used to simulate 107 gait trials using stereophotogrammetric and force platform data as input. To ensure completeness of the modelling procedure, muscles’ architecture needs to be estimated. Four methods to estimate muscles’ maximum isometric force and two methods to estimate musculotendon parameters (optimal fiber length and tendon slack length) were assessed and compared, in order to quantify their influence on the models’ output. Reported results represent the first comprehensive subject-specific model-based characterization of juvenile gait biomechanics, including profiles of joint kinematics and kinetics, muscle forces and joint contact forces. Our findings suggest that, when musculotendon parameters were linearly scaled from a reference model and the muscle force-length-velocity relationship was accounted for in the simulations, realistic knee contact forces could be estimated and these forces were not sensitive the method used to compute muscle maximum isometric force.","author":[{"dropping-particle":"","family":"Modenese","given":"Luca","non-dropping-particle":"","parse-names":false,"suffix":""},{"dropping-particle":"","family":"Montefiori","given":"Erica","non-dropping-particle":"","parse-names":false,"suffix":""},{"dropping-particle":"","family":"Wang","given":"Anqi","non-dropping-particle":"","parse-names":false,"suffix":""},{"dropping-particle":"","family":"Wesarg","given":"Stefan","non-dropping-particle":"","parse-names":false,"suffix":""},{"dropping-particle":"","family":"Viceconti","given":"Marco","non-dropping-particle":"","parse-names":false,"suffix":""},{"dropping-particle":"","family":"Mazzà","given":"Claudia","non-dropping-particle":"","parse-names":false,"suffix":""}],"container-title":"Journal of Biomechanics","id":"ITEM-1","issued":{"date-parts":[["2018","5"]]},"page":"108-118","publisher":"The Authors","title":"Investigation of the dependence of joint contact forces on musculotendon parameters using a codified workflow for image-based modelling","type":"article-journal","volume":"73"},"uris":["http://www.mendeley.com/documents/?uuid=5e8cdb37-5d95-4c46-9b1d-ddecfa9cf6de"]}],"mendeley":{"formattedCitation":"(Modenese et al., 2018)","plainTextFormattedCitation":"(Modenese et al., 2018)","previouslyFormattedCitation":"(Modenese et al., 2018)"},"properties":{"noteIndex":0},"schema":"https://github.com/citation-style-language/schema/raw/master/csl-citation.json"}</w:instrText>
      </w:r>
      <w:r>
        <w:fldChar w:fldCharType="separate"/>
      </w:r>
      <w:r w:rsidRPr="00FA5C51">
        <w:rPr>
          <w:noProof/>
        </w:rPr>
        <w:t>(Modenese et al., 2018)</w:t>
      </w:r>
      <w:r>
        <w:fldChar w:fldCharType="end"/>
      </w:r>
      <w:r>
        <w:t>: Bone geometries were obtained through segmentation of MRI images</w:t>
      </w:r>
      <w:r w:rsidR="002A4C8F">
        <w:t xml:space="preserve"> (</w:t>
      </w:r>
      <w:r w:rsidR="002A4C8F" w:rsidRPr="000914BE">
        <w:t xml:space="preserve">a </w:t>
      </w:r>
      <w:bookmarkStart w:id="1" w:name="_Hlk528653807"/>
      <w:r w:rsidR="002A4C8F" w:rsidRPr="000914BE">
        <w:t xml:space="preserve">full lower limb 3D T1-weighted </w:t>
      </w:r>
      <w:bookmarkEnd w:id="1"/>
      <w:r w:rsidR="002A4C8F" w:rsidRPr="000914BE">
        <w:t>fat-suppression sequence (e-THRIVE) with 1 mm in-plane resolution and 1 mm slice thickness</w:t>
      </w:r>
      <w:r w:rsidR="002A4C8F">
        <w:t>)</w:t>
      </w:r>
      <w:r>
        <w:t xml:space="preserve"> and segment inertial properties were estimated with use of the segmented soft-tissue volumes, assigning different densities to bone and soft tissue. Analytical shapes were fitted to the joint surfaces of the identified bone geometries to estimate the joints’ axes of rotation. </w:t>
      </w:r>
      <w:r>
        <w:rPr>
          <w:rFonts w:eastAsiaTheme="minorEastAsia"/>
        </w:rPr>
        <w:t xml:space="preserve">The </w:t>
      </w:r>
      <w:r>
        <w:rPr>
          <w:rFonts w:eastAsiaTheme="minorEastAsia"/>
        </w:rPr>
        <w:lastRenderedPageBreak/>
        <w:t xml:space="preserve">muscles’ geometrical paths of the 42 muscle actuators were mapped onto the patient-specific bone geometries from a generic model using an affine transformation </w:t>
      </w:r>
      <w:r>
        <w:rPr>
          <w:rFonts w:eastAsiaTheme="minorEastAsia"/>
        </w:rPr>
        <w:fldChar w:fldCharType="begin" w:fldLock="1"/>
      </w:r>
      <w:r>
        <w:rPr>
          <w:rFonts w:eastAsiaTheme="minorEastAsia"/>
        </w:rPr>
        <w:instrText>ADDIN CSL_CITATION {"citationItems":[{"id":"ITEM-1","itemData":{"DOI":"10.1109/10.102791","ISBN":"0021-9290 (Print)\\n0021-9290 (Linking)","ISSN":"00189294","PMID":"2210784","abstract":"We have developed a model of the human lower extremity to study how surgical changes in musculoskeletal geometry and musculotendon parameters affect muscle force and its moment about the joints. The lines of action of 43 musculotendon actuators were defined based on their anatomical relationships to three-dimensional bone surface representations. A model for each actuator was formulated to compute its isometric force-length relation. The kinematics of the lower extremity were defined by modeling the hip, knee, ankle, subtalar, and metatarsophalangeal joints. Thus, the force and joint moment that each musculotendon actuator develops can be computed for any body position. The joint moments calculated with the model compare well with experimentally measured isometric joint moments. We developed a graphical interface to the model that allows the user to visualize the musculoskeletal geometry and to manipulate the model parameters to study the biomechanical consequences of orthopaedic surgical procedures. For example, tendon transfer and lengthening procedures can be simulated by adjusting the model parameters according to various surgical techniques. Results of the simulated surgeries can be analyzed quickly in terms of postsurgery muscle forces and other biomechanical variables. Just as interactive graphics have enhanced engineering design and analysis, we have found that graphics-based musculoskeletal models are effective tools for designing and analyzing surgical procedures.","author":[{"dropping-particle":"","family":"Delp","given":"S.L.","non-dropping-particle":"","parse-names":false,"suffix":""},{"dropping-particle":"","family":"Loan","given":"J.P.","non-dropping-particle":"","parse-names":false,"suffix":""},{"dropping-particle":"","family":"Hoy","given":"M.G.","non-dropping-particle":"","parse-names":false,"suffix":""},{"dropping-particle":"","family":"Zajac","given":"F.E.","non-dropping-particle":"","parse-names":false,"suffix":""},{"dropping-particle":"","family":"Topp","given":"E.L.","non-dropping-particle":"","parse-names":false,"suffix":""},{"dropping-particle":"","family":"Rosen","given":"J.M.","non-dropping-particle":"","parse-names":false,"suffix":""}],"container-title":"IEEE Transactions on Biomedical Engineering","id":"ITEM-1","issue":"8","issued":{"date-parts":[["1990"]]},"page":"757-767","title":"An interactive graphics-based model of the lower extremity to study orthopaedic surgical procedures","type":"article-journal","volume":"37"},"uris":["http://www.mendeley.com/documents/?uuid=2d851987-a798-4dbb-a92e-5e87f8787520"]}],"mendeley":{"formattedCitation":"(Delp et al., 1990)","plainTextFormattedCitation":"(Delp et al., 1990)","previouslyFormattedCitation":"(Delp et al., 1990)"},"properties":{"noteIndex":0},"schema":"https://github.com/citation-style-language/schema/raw/master/csl-citation.json"}</w:instrText>
      </w:r>
      <w:r>
        <w:rPr>
          <w:rFonts w:eastAsiaTheme="minorEastAsia"/>
        </w:rPr>
        <w:fldChar w:fldCharType="separate"/>
      </w:r>
      <w:r w:rsidRPr="00F3356A">
        <w:rPr>
          <w:rFonts w:eastAsiaTheme="minorEastAsia"/>
          <w:noProof/>
        </w:rPr>
        <w:t>(Delp et al., 1990)</w:t>
      </w:r>
      <w:r>
        <w:rPr>
          <w:rFonts w:eastAsiaTheme="minorEastAsia"/>
        </w:rPr>
        <w:fldChar w:fldCharType="end"/>
      </w:r>
      <w:r>
        <w:rPr>
          <w:rFonts w:eastAsiaTheme="minorEastAsia"/>
        </w:rPr>
        <w:t xml:space="preserve">. </w:t>
      </w:r>
    </w:p>
    <w:p w14:paraId="1F57AE7C" w14:textId="77777777" w:rsidR="00E94E8E" w:rsidRPr="00736896" w:rsidRDefault="00E94E8E" w:rsidP="00E94E8E">
      <w:pPr>
        <w:pStyle w:val="Heading3"/>
      </w:pPr>
      <w:r w:rsidRPr="00736896">
        <w:t>Participant 4 (p04)</w:t>
      </w:r>
    </w:p>
    <w:p w14:paraId="45B1B597" w14:textId="77777777" w:rsidR="009D48C9" w:rsidRDefault="00E94E8E" w:rsidP="00794C7E">
      <w:r>
        <w:t xml:space="preserve">A seven segment, 16 degree-of-freedom and 86 actuator subject-specific musculoskeletal model of the participant’s two lower limbs was constructed, following the model identification methods as explained for </w:t>
      </w:r>
      <w:r>
        <w:rPr>
          <w:i/>
        </w:rPr>
        <w:t>p03</w:t>
      </w:r>
      <w:r w:rsidR="00B934E8">
        <w:t>, apart from the following differences</w:t>
      </w:r>
      <w:r>
        <w:t xml:space="preserve">: Firstly, no subtalar joint was included and hence the foot was modelled as a single segment. Secondly, </w:t>
      </w:r>
      <w:r w:rsidRPr="00A94407">
        <w:t>mapping of the muscle geometry points was performed using a</w:t>
      </w:r>
      <w:r>
        <w:t>n</w:t>
      </w:r>
      <w:r w:rsidRPr="00A94407">
        <w:t xml:space="preserve"> iterative-c</w:t>
      </w:r>
      <w:r>
        <w:t>losest point method</w:t>
      </w:r>
      <w:r w:rsidRPr="00A94407">
        <w:t xml:space="preserve"> rather than an affine transformation</w:t>
      </w:r>
      <w:r>
        <w:t>.</w:t>
      </w:r>
      <w:r w:rsidR="00B934E8">
        <w:t xml:space="preserve"> Lastly, </w:t>
      </w:r>
      <w:r w:rsidR="00794C7E">
        <w:t>the maximum isometric for</w:t>
      </w:r>
      <w:r w:rsidR="00B5534C">
        <w:t xml:space="preserve">ces and the muscle paths of the following </w:t>
      </w:r>
      <w:r w:rsidR="00794C7E">
        <w:t>muscles were updated according to the</w:t>
      </w:r>
      <w:r w:rsidR="003B734B">
        <w:t xml:space="preserve"> segmentation</w:t>
      </w:r>
      <w:r w:rsidR="00B5534C">
        <w:t xml:space="preserve"> of MRI images: adductor brevis*, adductor longus*, adductor magnus*, biceps femoris long head*, biceps femoris short head*,</w:t>
      </w:r>
      <w:r w:rsidR="00C21A38" w:rsidRPr="00C21A38">
        <w:t xml:space="preserve"> </w:t>
      </w:r>
      <w:r w:rsidR="00C21A38">
        <w:t>gastrocnemius lateralis, gastrocnemius medialis,</w:t>
      </w:r>
      <w:r w:rsidR="00B5534C">
        <w:t xml:space="preserve"> gluteus maximus*, gluteus medius, gluteus minimus, gracilis*, iliacus,</w:t>
      </w:r>
      <w:r w:rsidR="00C21A38">
        <w:t xml:space="preserve"> psoas^,</w:t>
      </w:r>
      <w:r w:rsidR="00B5534C">
        <w:t xml:space="preserve"> rectus femoris, sartorius, semimembranosus, semitendinosus*,</w:t>
      </w:r>
      <w:r w:rsidR="00C21A38">
        <w:t xml:space="preserve"> soleus,</w:t>
      </w:r>
      <w:r w:rsidR="00B5534C">
        <w:t xml:space="preserve"> tensor fasciae latae,</w:t>
      </w:r>
      <w:r w:rsidR="00C21A38" w:rsidRPr="00C21A38">
        <w:t xml:space="preserve"> </w:t>
      </w:r>
      <w:r w:rsidR="00C21A38">
        <w:t xml:space="preserve">tibialis anterior*, </w:t>
      </w:r>
      <w:r w:rsidR="00B5534C">
        <w:t>vastus intermedius*, vastus lateralis* and vastus medialis* (*: maximum isometric force only</w:t>
      </w:r>
      <w:r w:rsidR="00C21A38">
        <w:t>, ^: muscle path only</w:t>
      </w:r>
      <w:r w:rsidR="00B5534C">
        <w:t>).</w:t>
      </w:r>
    </w:p>
    <w:p w14:paraId="24F75B70" w14:textId="4FD13FD9" w:rsidR="00E06054" w:rsidRDefault="00787F21" w:rsidP="00D1238E">
      <w:r>
        <w:t>All musculoskeletal models included six residual actuators (three linear force and three torque actuators) at the ground-pelvis joint to compensate for the residual forces and moments resulting from the inverse dynamic simulations. No reserve actuators were included</w:t>
      </w:r>
      <w:r w:rsidR="00247985">
        <w:t xml:space="preserve"> in any of the models.</w:t>
      </w:r>
      <w:bookmarkStart w:id="2" w:name="_GoBack"/>
      <w:bookmarkEnd w:id="2"/>
      <w:r w:rsidR="00E06054">
        <w:br w:type="page"/>
      </w:r>
    </w:p>
    <w:p w14:paraId="52126B98" w14:textId="77777777" w:rsidR="00E06054" w:rsidRDefault="00E06054" w:rsidP="00E06054">
      <w:pPr>
        <w:pStyle w:val="Heading2"/>
      </w:pPr>
      <w:r>
        <w:lastRenderedPageBreak/>
        <w:t>Joint contact forces</w:t>
      </w:r>
    </w:p>
    <w:p w14:paraId="0FCBF627" w14:textId="3172A2E7" w:rsidR="00817ECD" w:rsidRDefault="00E06054" w:rsidP="00E06054">
      <w:r>
        <w:t xml:space="preserve">The joint contact forces were computed following the implementation of joint reaction forces in OpenSim through MATLAB </w:t>
      </w:r>
      <w:r>
        <w:fldChar w:fldCharType="begin" w:fldLock="1"/>
      </w:r>
      <w:r>
        <w:instrText>ADDIN CSL_CITATION {"citationItems":[{"id":"ITEM-1","itemData":{"DOI":"10.1016/j.gaitpost.2011.11.023","ISSN":"09666362","author":[{"dropping-particle":"","family":"Steele","given":"Katherine M.","non-dropping-particle":"","parse-names":false,"suffix":""},{"dropping-particle":"","family":"DeMers","given":"Matthew S.","non-dropping-particle":"","parse-names":false,"suffix":""},{"dropping-particle":"","family":"Schwartz","given":"Michael H.","non-dropping-particle":"","parse-names":false,"suffix":""},{"dropping-particle":"","family":"Delp","given":"Scott L.","non-dropping-particle":"","parse-names":false,"suffix":""}],"container-title":"Gait &amp; Posture","id":"ITEM-1","issue":"4","issued":{"date-parts":[["2012","4"]]},"page":"556-560","publisher":"Elsevier B.V.","title":"Compressive tibiofemoral force during crouch gait","type":"article-journal","volume":"35"},"uris":["http://www.mendeley.com/documents/?uuid=a8b7e9a3-24ff-4832-ba33-bdb9503de918"]}],"mendeley":{"formattedCitation":"(Steele et al., 2012)","plainTextFormattedCitation":"(Steele et al., 2012)","previouslyFormattedCitation":"(Steele et al., 2012)"},"properties":{"noteIndex":0},"schema":"https://github.com/citation-style-language/schema/raw/master/csl-citation.json"}</w:instrText>
      </w:r>
      <w:r>
        <w:fldChar w:fldCharType="separate"/>
      </w:r>
      <w:r w:rsidRPr="003616BD">
        <w:rPr>
          <w:noProof/>
        </w:rPr>
        <w:t>(Steele et al., 2012)</w:t>
      </w:r>
      <w:r>
        <w:fldChar w:fldCharType="end"/>
      </w:r>
      <w:r>
        <w:t>. In short, the contact forces at the idealised joints are computed in recursive steps that start at the most distal segment and move proximally. The contact force at the joint proximal to a segment is a vector sum of the acceleration term, the muscle forces, the external forces (if applicable) and the contact force at the distal joint that is known from the previous step. The contact forces were computed as acting from the proximal segment on the distal segment at the joint centres. The primary outcome variable in this study was the peak magnitude of the joint contact forces, referred to in the results section as the peak force.</w:t>
      </w:r>
      <w:r w:rsidR="00817ECD">
        <w:br w:type="page"/>
      </w:r>
    </w:p>
    <w:p w14:paraId="21A43E0C" w14:textId="39047EA6" w:rsidR="00817ECD" w:rsidRDefault="00817ECD" w:rsidP="009D48C9">
      <w:pPr>
        <w:pStyle w:val="Heading2"/>
        <w:ind w:left="0" w:firstLine="0"/>
      </w:pPr>
      <w:r>
        <w:lastRenderedPageBreak/>
        <w:t>Muscle activations</w:t>
      </w:r>
    </w:p>
    <w:p w14:paraId="25547638" w14:textId="78EA3C59" w:rsidR="00817ECD" w:rsidRDefault="00817ECD" w:rsidP="00817ECD">
      <w:r>
        <w:t xml:space="preserve">A nonlinear optimization problem was solved for two objective func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and </w:t>
      </w:r>
      <m:oMath>
        <m:sSub>
          <m:sSubPr>
            <m:ctrlPr>
              <w:rPr>
                <w:rFonts w:ascii="Cambria Math" w:hAnsi="Cambria Math" w:cs="Calibri"/>
              </w:rPr>
            </m:ctrlPr>
          </m:sSubPr>
          <m:e>
            <m:r>
              <w:rPr>
                <w:rFonts w:ascii="Cambria Math" w:hAnsi="Cambria Math" w:cs="Calibri"/>
              </w:rPr>
              <m:t>J</m:t>
            </m:r>
          </m:e>
          <m:sub>
            <m:r>
              <w:rPr>
                <w:rFonts w:ascii="Cambria Math" w:hAnsi="Cambria Math" w:cs="Calibri"/>
              </w:rPr>
              <m:t>Fj</m:t>
            </m:r>
          </m:sub>
        </m:sSub>
      </m:oMath>
      <w:r>
        <w:t>, using MATLAB. T</w:t>
      </w:r>
      <w:r w:rsidRPr="00256D26">
        <w:rPr>
          <w:rStyle w:val="mathtext"/>
          <w:rFonts w:eastAsiaTheme="minorEastAsia"/>
          <w:szCs w:val="23"/>
          <w:shd w:val="clear" w:color="auto" w:fill="FFFFFF"/>
        </w:rPr>
        <w:t xml:space="preserve">he initial guesses for the minimizations were set to </w:t>
      </w:r>
      <m:oMath>
        <m:acc>
          <m:accPr>
            <m:chr m:val="⃑"/>
            <m:ctrlPr>
              <w:rPr>
                <w:rStyle w:val="mathtext"/>
                <w:rFonts w:ascii="Cambria Math" w:eastAsiaTheme="minorEastAsia" w:hAnsi="Cambria Math"/>
                <w:i/>
                <w:szCs w:val="23"/>
                <w:shd w:val="clear" w:color="auto" w:fill="FFFFFF"/>
              </w:rPr>
            </m:ctrlPr>
          </m:accPr>
          <m:e>
            <m:r>
              <w:rPr>
                <w:rStyle w:val="mathtext"/>
                <w:rFonts w:ascii="Cambria Math" w:eastAsiaTheme="minorEastAsia" w:hAnsi="Cambria Math"/>
                <w:szCs w:val="23"/>
                <w:shd w:val="clear" w:color="auto" w:fill="FFFFFF"/>
              </w:rPr>
              <m:t>0</m:t>
            </m:r>
          </m:e>
        </m:acc>
      </m:oMath>
      <w:r>
        <w:rPr>
          <w:rStyle w:val="mathtext"/>
          <w:rFonts w:eastAsiaTheme="minorEastAsia"/>
          <w:szCs w:val="23"/>
          <w:shd w:val="clear" w:color="auto" w:fill="FFFFFF"/>
        </w:rPr>
        <w:t xml:space="preserve">, after </w:t>
      </w:r>
      <w:r>
        <w:t>a preliminary bootstrap study confirmed that the solution was unique regardless of the initial guess. The details for each objective function are specified below.</w:t>
      </w:r>
    </w:p>
    <w:p w14:paraId="66CC332F" w14:textId="754B2438" w:rsidR="00817ECD" w:rsidRPr="00817ECD" w:rsidRDefault="00D1238E" w:rsidP="00817ECD">
      <m:oMathPara>
        <m:oMathParaPr>
          <m:jc m:val="left"/>
        </m:oMathParaPr>
        <m:oMath>
          <m:sSub>
            <m:sSubPr>
              <m:ctrlPr>
                <w:rPr>
                  <w:rFonts w:ascii="Cambria Math" w:hAnsi="Cambria Math" w:cs="Calibri"/>
                </w:rPr>
              </m:ctrlPr>
            </m:sSubPr>
            <m:e>
              <m:r>
                <w:rPr>
                  <w:rFonts w:ascii="Cambria Math" w:hAnsi="Cambria Math" w:cs="Calibri"/>
                </w:rPr>
                <m:t>J</m:t>
              </m:r>
            </m:e>
            <m:sub>
              <m:r>
                <w:rPr>
                  <w:rFonts w:ascii="Cambria Math" w:hAnsi="Cambria Math" w:cs="Calibri"/>
                </w:rPr>
                <m:t>act</m:t>
              </m:r>
            </m:sub>
          </m:sSub>
        </m:oMath>
      </m:oMathPara>
    </w:p>
    <w:p w14:paraId="5EB971A7" w14:textId="4F8A6A4F" w:rsidR="00817ECD" w:rsidRPr="00817ECD" w:rsidRDefault="00817ECD" w:rsidP="00817ECD">
      <w:r>
        <w:t>The q</w:t>
      </w:r>
      <w:r>
        <w:rPr>
          <w:rFonts w:eastAsiaTheme="minorEastAsia"/>
        </w:rPr>
        <w:t xml:space="preserve">uadratic programming function </w:t>
      </w:r>
      <w:r>
        <w:rPr>
          <w:rFonts w:eastAsiaTheme="minorEastAsia"/>
          <w:i/>
        </w:rPr>
        <w:t>quadprog</w:t>
      </w:r>
      <w:r>
        <w:rPr>
          <w:rFonts w:eastAsiaTheme="minorEastAsia"/>
        </w:rPr>
        <w:t xml:space="preserve">, leveraging on the interior-point algorithm, was used to solve the problem. The </w:t>
      </w:r>
      <w:r>
        <w:t>maximum number of iterations was limited to 1·10</w:t>
      </w:r>
      <w:r>
        <w:rPr>
          <w:vertAlign w:val="superscript"/>
        </w:rPr>
        <w:t>3</w:t>
      </w:r>
      <w:r>
        <w:t>, the termination tolerance on the first-order optimality was set to 1·10</w:t>
      </w:r>
      <w:r>
        <w:rPr>
          <w:vertAlign w:val="superscript"/>
        </w:rPr>
        <w:t>-8</w:t>
      </w:r>
      <w:r>
        <w:t>, the step tolerance was set to 1·10</w:t>
      </w:r>
      <w:r>
        <w:rPr>
          <w:vertAlign w:val="superscript"/>
        </w:rPr>
        <w:t>-12</w:t>
      </w:r>
      <w:r>
        <w:t xml:space="preserve"> and the tolerance on the constraint violation was set to 1·10</w:t>
      </w:r>
      <w:r>
        <w:rPr>
          <w:vertAlign w:val="superscript"/>
        </w:rPr>
        <w:t>-8</w:t>
      </w:r>
      <w:r>
        <w:t>.</w:t>
      </w:r>
    </w:p>
    <w:p w14:paraId="36ECA348" w14:textId="068992AA" w:rsidR="00817ECD" w:rsidRPr="00817ECD" w:rsidRDefault="00D1238E" w:rsidP="00817ECD">
      <m:oMathPara>
        <m:oMathParaPr>
          <m:jc m:val="left"/>
        </m:oMathParaPr>
        <m:oMath>
          <m:sSub>
            <m:sSubPr>
              <m:ctrlPr>
                <w:rPr>
                  <w:rFonts w:ascii="Cambria Math" w:hAnsi="Cambria Math" w:cs="Calibri"/>
                </w:rPr>
              </m:ctrlPr>
            </m:sSubPr>
            <m:e>
              <m:r>
                <w:rPr>
                  <w:rFonts w:ascii="Cambria Math" w:hAnsi="Cambria Math" w:cs="Calibri"/>
                </w:rPr>
                <m:t>J</m:t>
              </m:r>
            </m:e>
            <m:sub>
              <m:r>
                <w:rPr>
                  <w:rFonts w:ascii="Cambria Math" w:hAnsi="Cambria Math" w:cs="Calibri"/>
                </w:rPr>
                <m:t>Fj</m:t>
              </m:r>
            </m:sub>
          </m:sSub>
        </m:oMath>
      </m:oMathPara>
    </w:p>
    <w:p w14:paraId="76E9DD12" w14:textId="1E570846" w:rsidR="00817ECD" w:rsidRPr="00817ECD" w:rsidRDefault="00817ECD" w:rsidP="00817ECD">
      <w:r>
        <w:t xml:space="preserve">The nonlinear programming function </w:t>
      </w:r>
      <w:r>
        <w:rPr>
          <w:i/>
        </w:rPr>
        <w:t>fmincon</w:t>
      </w:r>
      <w:r>
        <w:rPr>
          <w:rFonts w:eastAsiaTheme="minorEastAsia"/>
        </w:rPr>
        <w:t xml:space="preserve">, leveraging on the interior-point algorithm, was used to solve the problem. The maximum number of function evaluations was limited to </w:t>
      </w:r>
      <w:r>
        <w:t>1·10</w:t>
      </w:r>
      <w:r>
        <w:rPr>
          <w:vertAlign w:val="superscript"/>
        </w:rPr>
        <w:t>5</w:t>
      </w:r>
      <w:r>
        <w:t>, the maximum number of iterations was limited to 1·10</w:t>
      </w:r>
      <w:r>
        <w:rPr>
          <w:vertAlign w:val="superscript"/>
        </w:rPr>
        <w:t>3</w:t>
      </w:r>
      <w:r>
        <w:t>, the termination tolerance on the first-order optimality was set to 1·10</w:t>
      </w:r>
      <w:r>
        <w:rPr>
          <w:vertAlign w:val="superscript"/>
        </w:rPr>
        <w:t>-5</w:t>
      </w:r>
      <w:r>
        <w:t>, the step tolerance was set to 1·10</w:t>
      </w:r>
      <w:r>
        <w:rPr>
          <w:vertAlign w:val="superscript"/>
        </w:rPr>
        <w:t>-10</w:t>
      </w:r>
      <w:r>
        <w:t xml:space="preserve"> and the tolerance on the constraint violation was set to 1·10</w:t>
      </w:r>
      <w:r>
        <w:rPr>
          <w:vertAlign w:val="superscript"/>
        </w:rPr>
        <w:t>-6</w:t>
      </w:r>
      <w:r>
        <w:t>.</w:t>
      </w:r>
    </w:p>
    <w:p w14:paraId="10BC0E2A" w14:textId="70ECBB72" w:rsidR="009D48C9" w:rsidRDefault="00D1238E" w:rsidP="00817ECD">
      <m:oMath>
        <m:sSub>
          <m:sSubPr>
            <m:ctrlPr>
              <w:rPr>
                <w:rFonts w:ascii="Cambria Math" w:hAnsi="Cambria Math" w:cs="Calibri"/>
              </w:rPr>
            </m:ctrlPr>
          </m:sSubPr>
          <m:e>
            <m:r>
              <w:rPr>
                <w:rFonts w:ascii="Cambria Math" w:hAnsi="Cambria Math" w:cs="Calibri"/>
              </w:rPr>
              <m:t>J</m:t>
            </m:r>
          </m:e>
          <m:sub>
            <m:r>
              <w:rPr>
                <w:rFonts w:ascii="Cambria Math" w:hAnsi="Cambria Math" w:cs="Calibri"/>
              </w:rPr>
              <m:t>Fj</m:t>
            </m:r>
          </m:sub>
        </m:sSub>
      </m:oMath>
      <w:r w:rsidR="00817ECD">
        <w:t xml:space="preserve"> - </w:t>
      </w:r>
      <w:r w:rsidR="00CA5F2C">
        <w:t>w</w:t>
      </w:r>
      <w:r w:rsidR="009D48C9">
        <w:t>eight ratio</w:t>
      </w:r>
    </w:p>
    <w:p w14:paraId="01CD9E4C" w14:textId="19781676" w:rsidR="002A4C8F" w:rsidRDefault="009D48C9" w:rsidP="009D48C9">
      <w:r>
        <w:t xml:space="preserve">A </w:t>
      </w:r>
      <w:r>
        <w:rPr>
          <w:rFonts w:cs="Helvetica"/>
          <w:kern w:val="3"/>
        </w:rPr>
        <w:t>preliminary sensitivity analysis of the resulting joint contact force to the weight ratio of the cost function was performed.</w:t>
      </w:r>
      <w:r>
        <w:t xml:space="preserve"> The ratio of the two weight constants, </w:t>
      </w:r>
      <m:oMath>
        <m:sSub>
          <m:sSubPr>
            <m:ctrlPr>
              <w:rPr>
                <w:rFonts w:ascii="Cambria Math" w:hAnsi="Cambria Math"/>
                <w:i/>
                <w:kern w:val="3"/>
              </w:rPr>
            </m:ctrlPr>
          </m:sSubPr>
          <m:e>
            <m:r>
              <w:rPr>
                <w:rFonts w:ascii="Cambria Math" w:hAnsi="Cambria Math"/>
                <w:kern w:val="3"/>
              </w:rPr>
              <m:t>w</m:t>
            </m:r>
          </m:e>
          <m:sub>
            <m:r>
              <w:rPr>
                <w:rFonts w:ascii="Cambria Math" w:hAnsi="Cambria Math"/>
                <w:kern w:val="3"/>
              </w:rPr>
              <m:t>1</m:t>
            </m:r>
          </m:sub>
        </m:sSub>
        <m:r>
          <w:rPr>
            <w:rFonts w:ascii="Cambria Math" w:hAnsi="Cambria Math"/>
            <w:kern w:val="3"/>
          </w:rPr>
          <m:t xml:space="preserve">: </m:t>
        </m:r>
        <m:sSub>
          <m:sSubPr>
            <m:ctrlPr>
              <w:rPr>
                <w:rFonts w:ascii="Cambria Math" w:hAnsi="Cambria Math"/>
                <w:i/>
                <w:kern w:val="3"/>
              </w:rPr>
            </m:ctrlPr>
          </m:sSubPr>
          <m:e>
            <m:r>
              <w:rPr>
                <w:rFonts w:ascii="Cambria Math" w:hAnsi="Cambria Math"/>
                <w:kern w:val="3"/>
              </w:rPr>
              <m:t>w</m:t>
            </m:r>
          </m:e>
          <m:sub>
            <m:r>
              <w:rPr>
                <w:rFonts w:ascii="Cambria Math" w:hAnsi="Cambria Math"/>
                <w:kern w:val="3"/>
              </w:rPr>
              <m:t>2</m:t>
            </m:r>
          </m:sub>
        </m:sSub>
      </m:oMath>
      <w:r>
        <w:rPr>
          <w:kern w:val="3"/>
        </w:rPr>
        <w:t xml:space="preserve">, was set to 10:1 such that the influence of the regularization term on the solution was negligible: </w:t>
      </w:r>
      <w:r w:rsidRPr="00C87C37">
        <w:rPr>
          <w:kern w:val="3"/>
        </w:rPr>
        <w:t xml:space="preserve">For all trials of </w:t>
      </w:r>
      <w:r w:rsidRPr="00C87C37">
        <w:rPr>
          <w:i/>
          <w:kern w:val="3"/>
        </w:rPr>
        <w:t>p01</w:t>
      </w:r>
      <w:r w:rsidRPr="00C87C37">
        <w:rPr>
          <w:kern w:val="3"/>
        </w:rPr>
        <w:t xml:space="preserve">, the minimizations of </w:t>
      </w:r>
      <m:oMath>
        <m:sSub>
          <m:sSubPr>
            <m:ctrlPr>
              <w:rPr>
                <w:rFonts w:ascii="Cambria Math" w:hAnsi="Cambria Math" w:cs="Calibri"/>
                <w:i/>
              </w:rPr>
            </m:ctrlPr>
          </m:sSubPr>
          <m:e>
            <m:r>
              <w:rPr>
                <w:rFonts w:ascii="Cambria Math" w:hAnsi="Cambria Math" w:cs="Calibri"/>
              </w:rPr>
              <m:t>J</m:t>
            </m:r>
          </m:e>
          <m:sub>
            <m:r>
              <w:rPr>
                <w:rFonts w:ascii="Cambria Math" w:hAnsi="Cambria Math" w:cs="Calibri"/>
              </w:rPr>
              <m:t>Fj</m:t>
            </m:r>
          </m:sub>
        </m:sSub>
      </m:oMath>
      <w:r w:rsidRPr="00C87C37">
        <w:t xml:space="preserve"> were performed for the hip, knee and ankle joint, each with six different weight ratios ranging from </w:t>
      </w:r>
      <w:r w:rsidRPr="00C87C37">
        <w:rPr>
          <w:kern w:val="3"/>
        </w:rPr>
        <w:t>1:1 to 1x10</w:t>
      </w:r>
      <w:r w:rsidRPr="00C87C37">
        <w:rPr>
          <w:kern w:val="3"/>
          <w:vertAlign w:val="superscript"/>
        </w:rPr>
        <w:t>5</w:t>
      </w:r>
      <w:r w:rsidRPr="00C87C37">
        <w:rPr>
          <w:kern w:val="3"/>
        </w:rPr>
        <w:t>:1.</w:t>
      </w:r>
      <w:r w:rsidRPr="00C915DF">
        <w:rPr>
          <w:color w:val="FF0000"/>
          <w:kern w:val="3"/>
        </w:rPr>
        <w:t xml:space="preserve"> </w:t>
      </w:r>
      <w:r w:rsidRPr="00122470">
        <w:rPr>
          <w:kern w:val="3"/>
        </w:rPr>
        <w:t>The decrease in magnitude of joint contact force showed asymptotic behaviour with the increase in weight ratio. When the weight ratio was increased from 10:1 to 100:1, the joint contact force did not decrease more than 0.002 BW for any joint, averaged over time points and trials, and did not exceed 0.03 BW for any time point in any trial.</w:t>
      </w:r>
      <w:r>
        <w:t xml:space="preserve"> </w:t>
      </w:r>
      <w:r w:rsidRPr="00122470">
        <w:t xml:space="preserve">These results indicated a </w:t>
      </w:r>
      <w:r>
        <w:t>negligible</w:t>
      </w:r>
      <w:r w:rsidRPr="00122470">
        <w:t xml:space="preserve"> influence of the regularization term on the obtained solution; the weight ratio was set to 10:1 for all </w:t>
      </w:r>
      <m:oMath>
        <m:sSub>
          <m:sSubPr>
            <m:ctrlPr>
              <w:rPr>
                <w:rFonts w:ascii="Cambria Math" w:hAnsi="Cambria Math" w:cs="Calibri"/>
                <w:i/>
              </w:rPr>
            </m:ctrlPr>
          </m:sSubPr>
          <m:e>
            <m:r>
              <w:rPr>
                <w:rFonts w:ascii="Cambria Math" w:hAnsi="Cambria Math" w:cs="Calibri"/>
              </w:rPr>
              <m:t>J</m:t>
            </m:r>
          </m:e>
          <m:sub>
            <m:r>
              <w:rPr>
                <w:rFonts w:ascii="Cambria Math" w:hAnsi="Cambria Math" w:cs="Calibri"/>
              </w:rPr>
              <m:t>Fj</m:t>
            </m:r>
          </m:sub>
        </m:sSub>
      </m:oMath>
      <w:r w:rsidRPr="00122470">
        <w:t xml:space="preserve"> minimizations.</w:t>
      </w:r>
      <w:r w:rsidR="002A4C8F">
        <w:br w:type="page"/>
      </w:r>
    </w:p>
    <w:p w14:paraId="483E7584" w14:textId="77777777" w:rsidR="002A4C8F" w:rsidRDefault="007675D5" w:rsidP="007675D5">
      <w:pPr>
        <w:pStyle w:val="Heading2"/>
      </w:pPr>
      <w:bookmarkStart w:id="3" w:name="_Ref529912631"/>
      <w:bookmarkStart w:id="4" w:name="_Toc529965889"/>
      <w:r>
        <w:lastRenderedPageBreak/>
        <w:t>Trajectories of generalized coordinates</w:t>
      </w:r>
      <w:bookmarkEnd w:id="3"/>
      <w:bookmarkEnd w:id="4"/>
    </w:p>
    <w:p w14:paraId="1F2F33BB" w14:textId="77777777" w:rsidR="002A4C8F" w:rsidRDefault="002A4C8F" w:rsidP="002A4C8F">
      <w:r>
        <w:rPr>
          <w:noProof/>
        </w:rPr>
        <mc:AlternateContent>
          <mc:Choice Requires="wpg">
            <w:drawing>
              <wp:anchor distT="0" distB="0" distL="114300" distR="114300" simplePos="0" relativeHeight="251626496" behindDoc="0" locked="0" layoutInCell="1" allowOverlap="1" wp14:anchorId="0146F84D" wp14:editId="1AB05C1F">
                <wp:simplePos x="0" y="0"/>
                <wp:positionH relativeFrom="margin">
                  <wp:align>center</wp:align>
                </wp:positionH>
                <wp:positionV relativeFrom="margin">
                  <wp:align>center</wp:align>
                </wp:positionV>
                <wp:extent cx="7919721" cy="5447272"/>
                <wp:effectExtent l="0" t="1905" r="3175" b="3175"/>
                <wp:wrapNone/>
                <wp:docPr id="225" name="Group 225"/>
                <wp:cNvGraphicFramePr/>
                <a:graphic xmlns:a="http://schemas.openxmlformats.org/drawingml/2006/main">
                  <a:graphicData uri="http://schemas.microsoft.com/office/word/2010/wordprocessingGroup">
                    <wpg:wgp>
                      <wpg:cNvGrpSpPr/>
                      <wpg:grpSpPr>
                        <a:xfrm rot="16200000">
                          <a:off x="0" y="0"/>
                          <a:ext cx="7919721" cy="5447272"/>
                          <a:chOff x="0" y="438150"/>
                          <a:chExt cx="7919721" cy="5447718"/>
                        </a:xfrm>
                      </wpg:grpSpPr>
                      <pic:pic xmlns:pic="http://schemas.openxmlformats.org/drawingml/2006/picture">
                        <pic:nvPicPr>
                          <pic:cNvPr id="227" name="Picture 227" descr="D:\PhD\Studies\unload\Data\1_subGen\Plots\IK_slow_mean.png"/>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438150"/>
                            <a:ext cx="7919720" cy="4808220"/>
                          </a:xfrm>
                          <a:prstGeom prst="rect">
                            <a:avLst/>
                          </a:prstGeom>
                          <a:noFill/>
                          <a:ln>
                            <a:noFill/>
                          </a:ln>
                        </pic:spPr>
                      </pic:pic>
                      <wps:wsp>
                        <wps:cNvPr id="226" name="Text Box 226"/>
                        <wps:cNvSpPr txBox="1"/>
                        <wps:spPr>
                          <a:xfrm>
                            <a:off x="1" y="5275189"/>
                            <a:ext cx="7919720" cy="6106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913EAB" w14:textId="77777777" w:rsidR="00D1238E" w:rsidRPr="007675D5" w:rsidRDefault="00D1238E" w:rsidP="002A4C8F">
                              <w:pPr>
                                <w:pStyle w:val="Caption"/>
                                <w:rPr>
                                  <w:rFonts w:cs="Times New Roman"/>
                                  <w:noProof/>
                                  <w:szCs w:val="24"/>
                                </w:rPr>
                              </w:pPr>
                              <w:r w:rsidRPr="007675D5">
                                <w:rPr>
                                  <w:rStyle w:val="figLabel"/>
                                </w:rPr>
                                <w:t xml:space="preserve">Figure </w:t>
                              </w:r>
                              <w:r w:rsidRPr="007675D5">
                                <w:rPr>
                                  <w:rStyle w:val="figLabel"/>
                                </w:rPr>
                                <w:fldChar w:fldCharType="begin"/>
                              </w:r>
                              <w:r w:rsidRPr="007675D5">
                                <w:rPr>
                                  <w:rStyle w:val="figLabel"/>
                                </w:rPr>
                                <w:instrText xml:space="preserve"> SEQ Figure \* ARABIC </w:instrText>
                              </w:r>
                              <w:r w:rsidRPr="007675D5">
                                <w:rPr>
                                  <w:rStyle w:val="figLabel"/>
                                </w:rPr>
                                <w:fldChar w:fldCharType="separate"/>
                              </w:r>
                              <w:r>
                                <w:rPr>
                                  <w:rStyle w:val="figLabel"/>
                                  <w:noProof/>
                                </w:rPr>
                                <w:t>1</w:t>
                              </w:r>
                              <w:r w:rsidRPr="007675D5">
                                <w:rPr>
                                  <w:rStyle w:val="figLabel"/>
                                </w:rPr>
                                <w:fldChar w:fldCharType="end"/>
                              </w:r>
                              <w:r>
                                <w:t>: G</w:t>
                              </w:r>
                              <w:r w:rsidRPr="00497DB4">
                                <w:t>eneralized</w:t>
                              </w:r>
                              <w:r>
                                <w:t xml:space="preserve"> coordinate trajectories of </w:t>
                              </w:r>
                              <w:r>
                                <w:rPr>
                                  <w:i/>
                                </w:rPr>
                                <w:t>p01</w:t>
                              </w:r>
                              <w:r>
                                <w:t xml:space="preserve"> for the trials at a slow walking speed; mean (solid line) and range (shaded area) values are shown in degre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46F84D" id="Group 225" o:spid="_x0000_s1026" style="position:absolute;left:0;text-align:left;margin-left:0;margin-top:0;width:623.6pt;height:428.9pt;rotation:-90;z-index:251626496;mso-position-horizontal:center;mso-position-horizontal-relative:margin;mso-position-vertical:center;mso-position-vertical-relative:margin;mso-width-relative:margin;mso-height-relative:margin" coordorigin=",4381" coordsize="79197,54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7" o:spid="_x0000_s1027" type="#_x0000_t75" style="position:absolute;top:4381;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">
                  <v:imagedata r:id="rId8" o:title="IK_slow_mean"/>
                </v:shape>
                <v:shapetype id="_x0000_t202" coordsize="21600,21600" o:spt="202" path="m,l,21600r21600,l21600,xe">
                  <v:stroke joinstyle="miter"/>
                  <v:path gradientshapeok="t" o:connecttype="rect"/>
                </v:shapetype>
                <v:shape id="Text Box 226" o:spid="_x0000_s1028" type="#_x0000_t202" style="position:absolute;top:52751;width:79197;height:6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Qrw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mcLfmXAE5OIXAAD//wMAUEsBAi0AFAAGAAgAAAAhANvh9svuAAAAhQEAABMAAAAAAAAA&#10;AAAAAAAAAAAAAFtDb250ZW50X1R5cGVzXS54bWxQSwECLQAUAAYACAAAACEAWvQsW78AAAAVAQAA&#10;CwAAAAAAAAAAAAAAAAAfAQAAX3JlbHMvLnJlbHNQSwECLQAUAAYACAAAACEAGaEK8MYAAADcAAAA&#10;DwAAAAAAAAAAAAAAAAAHAgAAZHJzL2Rvd25yZXYueG1sUEsFBgAAAAADAAMAtwAAAPoCAAAAAA==&#10;" filled="f" stroked="f" strokeweight=".5pt">
                  <v:textbox>
                    <w:txbxContent>
                      <w:p w14:paraId="7B913EAB" w14:textId="77777777" w:rsidR="00D1238E" w:rsidRPr="007675D5" w:rsidRDefault="00D1238E" w:rsidP="002A4C8F">
                        <w:pPr>
                          <w:pStyle w:val="Caption"/>
                          <w:rPr>
                            <w:rFonts w:cs="Times New Roman"/>
                            <w:noProof/>
                            <w:szCs w:val="24"/>
                          </w:rPr>
                        </w:pPr>
                        <w:r w:rsidRPr="007675D5">
                          <w:rPr>
                            <w:rStyle w:val="figLabel"/>
                          </w:rPr>
                          <w:t xml:space="preserve">Figure </w:t>
                        </w:r>
                        <w:r w:rsidRPr="007675D5">
                          <w:rPr>
                            <w:rStyle w:val="figLabel"/>
                          </w:rPr>
                          <w:fldChar w:fldCharType="begin"/>
                        </w:r>
                        <w:r w:rsidRPr="007675D5">
                          <w:rPr>
                            <w:rStyle w:val="figLabel"/>
                          </w:rPr>
                          <w:instrText xml:space="preserve"> SEQ Figure \* ARABIC </w:instrText>
                        </w:r>
                        <w:r w:rsidRPr="007675D5">
                          <w:rPr>
                            <w:rStyle w:val="figLabel"/>
                          </w:rPr>
                          <w:fldChar w:fldCharType="separate"/>
                        </w:r>
                        <w:r>
                          <w:rPr>
                            <w:rStyle w:val="figLabel"/>
                            <w:noProof/>
                          </w:rPr>
                          <w:t>1</w:t>
                        </w:r>
                        <w:r w:rsidRPr="007675D5">
                          <w:rPr>
                            <w:rStyle w:val="figLabel"/>
                          </w:rPr>
                          <w:fldChar w:fldCharType="end"/>
                        </w:r>
                        <w:r>
                          <w:t>: G</w:t>
                        </w:r>
                        <w:r w:rsidRPr="00497DB4">
                          <w:t>eneralized</w:t>
                        </w:r>
                        <w:r>
                          <w:t xml:space="preserve"> coordinate trajectories of </w:t>
                        </w:r>
                        <w:r>
                          <w:rPr>
                            <w:i/>
                          </w:rPr>
                          <w:t>p01</w:t>
                        </w:r>
                        <w:r>
                          <w:t xml:space="preserve"> for the trials at a slow walking speed; mean (solid line) and range (shaded area) values are shown in degrees.</w:t>
                        </w:r>
                      </w:p>
                    </w:txbxContent>
                  </v:textbox>
                </v:shape>
                <w10:wrap anchorx="margin" anchory="margin"/>
              </v:group>
            </w:pict>
          </mc:Fallback>
        </mc:AlternateContent>
      </w:r>
      <w:r>
        <w:br w:type="page"/>
      </w:r>
      <w:r>
        <w:rPr>
          <w:noProof/>
        </w:rPr>
        <w:lastRenderedPageBreak/>
        <mc:AlternateContent>
          <mc:Choice Requires="wpg">
            <w:drawing>
              <wp:anchor distT="0" distB="0" distL="114300" distR="114300" simplePos="0" relativeHeight="251627520" behindDoc="0" locked="0" layoutInCell="1" allowOverlap="1" wp14:anchorId="7ACAC2F0" wp14:editId="4FA566F0">
                <wp:simplePos x="0" y="0"/>
                <wp:positionH relativeFrom="margin">
                  <wp:align>center</wp:align>
                </wp:positionH>
                <wp:positionV relativeFrom="margin">
                  <wp:align>center</wp:align>
                </wp:positionV>
                <wp:extent cx="7919720" cy="5455920"/>
                <wp:effectExtent l="0" t="6350" r="0" b="0"/>
                <wp:wrapNone/>
                <wp:docPr id="228" name="Group 228"/>
                <wp:cNvGraphicFramePr/>
                <a:graphic xmlns:a="http://schemas.openxmlformats.org/drawingml/2006/main">
                  <a:graphicData uri="http://schemas.microsoft.com/office/word/2010/wordprocessingGroup">
                    <wpg:wgp>
                      <wpg:cNvGrpSpPr/>
                      <wpg:grpSpPr>
                        <a:xfrm rot="16200000">
                          <a:off x="0" y="0"/>
                          <a:ext cx="7919720" cy="5455920"/>
                          <a:chOff x="0" y="647700"/>
                          <a:chExt cx="7919720" cy="5455920"/>
                        </a:xfrm>
                      </wpg:grpSpPr>
                      <pic:pic xmlns:pic="http://schemas.openxmlformats.org/drawingml/2006/picture">
                        <pic:nvPicPr>
                          <pic:cNvPr id="230" name="Picture 230" descr="D:\PhD\Studies\unload\Data\1_subGen\Plots\IK_norm_mean.pn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647700"/>
                            <a:ext cx="7919720" cy="4808220"/>
                          </a:xfrm>
                          <a:prstGeom prst="rect">
                            <a:avLst/>
                          </a:prstGeom>
                          <a:noFill/>
                          <a:ln>
                            <a:noFill/>
                          </a:ln>
                        </pic:spPr>
                      </pic:pic>
                      <wps:wsp>
                        <wps:cNvPr id="229" name="Text Box 229"/>
                        <wps:cNvSpPr txBox="1"/>
                        <wps:spPr>
                          <a:xfrm>
                            <a:off x="0" y="5455920"/>
                            <a:ext cx="7919720" cy="647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F9182D" w14:textId="77777777" w:rsidR="00D1238E" w:rsidRPr="0086347F" w:rsidRDefault="00D1238E" w:rsidP="002A4C8F">
                              <w:pPr>
                                <w:pStyle w:val="Caption"/>
                                <w:rPr>
                                  <w:rFonts w:cs="Times New Roman"/>
                                  <w:noProof/>
                                  <w:szCs w:val="24"/>
                                </w:rPr>
                              </w:pPr>
                              <w:r w:rsidRPr="0086347F">
                                <w:rPr>
                                  <w:rStyle w:val="figLabel"/>
                                </w:rPr>
                                <w:t xml:space="preserve">Figure </w:t>
                              </w:r>
                              <w:r w:rsidRPr="0086347F">
                                <w:rPr>
                                  <w:rStyle w:val="figLabel"/>
                                </w:rPr>
                                <w:fldChar w:fldCharType="begin"/>
                              </w:r>
                              <w:r w:rsidRPr="0086347F">
                                <w:rPr>
                                  <w:rStyle w:val="figLabel"/>
                                </w:rPr>
                                <w:instrText xml:space="preserve"> SEQ Figure \* ARABIC </w:instrText>
                              </w:r>
                              <w:r w:rsidRPr="0086347F">
                                <w:rPr>
                                  <w:rStyle w:val="figLabel"/>
                                </w:rPr>
                                <w:fldChar w:fldCharType="separate"/>
                              </w:r>
                              <w:r>
                                <w:rPr>
                                  <w:rStyle w:val="figLabel"/>
                                  <w:noProof/>
                                </w:rPr>
                                <w:t>2</w:t>
                              </w:r>
                              <w:r w:rsidRPr="0086347F">
                                <w:rPr>
                                  <w:rStyle w:val="figLabel"/>
                                </w:rPr>
                                <w:fldChar w:fldCharType="end"/>
                              </w:r>
                              <w:r>
                                <w:t>: G</w:t>
                              </w:r>
                              <w:r w:rsidRPr="00497DB4">
                                <w:t>eneralized</w:t>
                              </w:r>
                              <w:r>
                                <w:t xml:space="preserve"> coordinate trajectories of </w:t>
                              </w:r>
                              <w:r>
                                <w:rPr>
                                  <w:i/>
                                </w:rPr>
                                <w:t>p01</w:t>
                              </w:r>
                              <w:r>
                                <w:t xml:space="preserve"> for the trials at a self-selected walking speed;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CAC2F0" id="Group 228" o:spid="_x0000_s1029" style="position:absolute;left:0;text-align:left;margin-left:0;margin-top:0;width:623.6pt;height:429.6pt;rotation:-90;z-index:251627520;mso-position-horizontal:center;mso-position-horizontal-relative:margin;mso-position-vertical:center;mso-position-vertical-relative:margin;mso-width-relative:margin;mso-height-relative:margin" coordorigin=",6477" coordsize="79197,545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">
                <v:shape id="Picture 230" o:spid="_x0000_s1030" type="#_x0000_t75" style="position:absolute;top:6477;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">
                  <v:imagedata r:id="rId10" o:title="IK_norm_mean"/>
                </v:shape>
                <v:shape id="Text Box 229" o:spid="_x0000_s1031" type="#_x0000_t202" style="position:absolute;top:54559;width:79197;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" filled="f" stroked="f" strokeweight=".5pt">
                  <v:textbox>
                    <w:txbxContent>
                      <w:p w14:paraId="34F9182D" w14:textId="77777777" w:rsidR="00D1238E" w:rsidRPr="0086347F" w:rsidRDefault="00D1238E" w:rsidP="002A4C8F">
                        <w:pPr>
                          <w:pStyle w:val="Caption"/>
                          <w:rPr>
                            <w:rFonts w:cs="Times New Roman"/>
                            <w:noProof/>
                            <w:szCs w:val="24"/>
                          </w:rPr>
                        </w:pPr>
                        <w:r w:rsidRPr="0086347F">
                          <w:rPr>
                            <w:rStyle w:val="figLabel"/>
                          </w:rPr>
                          <w:t xml:space="preserve">Figure </w:t>
                        </w:r>
                        <w:r w:rsidRPr="0086347F">
                          <w:rPr>
                            <w:rStyle w:val="figLabel"/>
                          </w:rPr>
                          <w:fldChar w:fldCharType="begin"/>
                        </w:r>
                        <w:r w:rsidRPr="0086347F">
                          <w:rPr>
                            <w:rStyle w:val="figLabel"/>
                          </w:rPr>
                          <w:instrText xml:space="preserve"> SEQ Figure \* ARABIC </w:instrText>
                        </w:r>
                        <w:r w:rsidRPr="0086347F">
                          <w:rPr>
                            <w:rStyle w:val="figLabel"/>
                          </w:rPr>
                          <w:fldChar w:fldCharType="separate"/>
                        </w:r>
                        <w:r>
                          <w:rPr>
                            <w:rStyle w:val="figLabel"/>
                            <w:noProof/>
                          </w:rPr>
                          <w:t>2</w:t>
                        </w:r>
                        <w:r w:rsidRPr="0086347F">
                          <w:rPr>
                            <w:rStyle w:val="figLabel"/>
                          </w:rPr>
                          <w:fldChar w:fldCharType="end"/>
                        </w:r>
                        <w:r>
                          <w:t>: G</w:t>
                        </w:r>
                        <w:r w:rsidRPr="00497DB4">
                          <w:t>eneralized</w:t>
                        </w:r>
                        <w:r>
                          <w:t xml:space="preserve"> coordinate trajectories of </w:t>
                        </w:r>
                        <w:r>
                          <w:rPr>
                            <w:i/>
                          </w:rPr>
                          <w:t>p01</w:t>
                        </w:r>
                        <w:r>
                          <w:t xml:space="preserve"> for the trials at a self-selected walking speed; mean (solid line) and range (shaded area) values are shown in degrees. </w:t>
                        </w:r>
                      </w:p>
                    </w:txbxContent>
                  </v:textbox>
                </v:shape>
                <w10:wrap anchorx="margin" anchory="margin"/>
              </v:group>
            </w:pict>
          </mc:Fallback>
        </mc:AlternateContent>
      </w:r>
      <w:r>
        <w:br w:type="page"/>
      </w:r>
    </w:p>
    <w:p w14:paraId="70E05131" w14:textId="77777777" w:rsidR="002A4C8F" w:rsidRDefault="002A4C8F" w:rsidP="002A4C8F">
      <w:pPr>
        <w:spacing w:before="0" w:after="160" w:line="259" w:lineRule="auto"/>
        <w:jc w:val="left"/>
        <w:rPr>
          <w:rFonts w:eastAsiaTheme="majorEastAsia" w:cstheme="majorBidi"/>
          <w:i/>
          <w:sz w:val="21"/>
          <w:szCs w:val="21"/>
        </w:rPr>
      </w:pPr>
      <w:r>
        <w:rPr>
          <w:rFonts w:eastAsiaTheme="majorEastAsia" w:cstheme="majorBidi"/>
          <w:i/>
          <w:noProof/>
          <w:sz w:val="21"/>
          <w:szCs w:val="21"/>
        </w:rPr>
        <w:lastRenderedPageBreak/>
        <mc:AlternateContent>
          <mc:Choice Requires="wpg">
            <w:drawing>
              <wp:anchor distT="0" distB="0" distL="114300" distR="114300" simplePos="0" relativeHeight="251628544" behindDoc="0" locked="0" layoutInCell="1" allowOverlap="1" wp14:anchorId="176ADD15" wp14:editId="79B02493">
                <wp:simplePos x="0" y="0"/>
                <wp:positionH relativeFrom="margin">
                  <wp:align>center</wp:align>
                </wp:positionH>
                <wp:positionV relativeFrom="margin">
                  <wp:align>center</wp:align>
                </wp:positionV>
                <wp:extent cx="7919720" cy="5265420"/>
                <wp:effectExtent l="0" t="6350" r="0" b="0"/>
                <wp:wrapNone/>
                <wp:docPr id="231" name="Group 231"/>
                <wp:cNvGraphicFramePr/>
                <a:graphic xmlns:a="http://schemas.openxmlformats.org/drawingml/2006/main">
                  <a:graphicData uri="http://schemas.microsoft.com/office/word/2010/wordprocessingGroup">
                    <wpg:wgp>
                      <wpg:cNvGrpSpPr/>
                      <wpg:grpSpPr>
                        <a:xfrm rot="16200000">
                          <a:off x="0" y="0"/>
                          <a:ext cx="7919720" cy="5265420"/>
                          <a:chOff x="0" y="476250"/>
                          <a:chExt cx="7919720" cy="5265420"/>
                        </a:xfrm>
                      </wpg:grpSpPr>
                      <pic:pic xmlns:pic="http://schemas.openxmlformats.org/drawingml/2006/picture">
                        <pic:nvPicPr>
                          <pic:cNvPr id="233" name="Picture 233" descr="D:\PhD\Studies\unload\Data\1_subGen\Plots\IK_fast_mean.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476250"/>
                            <a:ext cx="7919720" cy="4808220"/>
                          </a:xfrm>
                          <a:prstGeom prst="rect">
                            <a:avLst/>
                          </a:prstGeom>
                          <a:noFill/>
                          <a:ln>
                            <a:noFill/>
                          </a:ln>
                        </pic:spPr>
                      </pic:pic>
                      <wps:wsp>
                        <wps:cNvPr id="232" name="Text Box 232"/>
                        <wps:cNvSpPr txBox="1"/>
                        <wps:spPr>
                          <a:xfrm>
                            <a:off x="0" y="5284470"/>
                            <a:ext cx="791972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503023" w14:textId="77777777" w:rsidR="00D1238E" w:rsidRPr="0086347F" w:rsidRDefault="00D1238E" w:rsidP="002A4C8F">
                              <w:pPr>
                                <w:pStyle w:val="Caption"/>
                                <w:rPr>
                                  <w:rFonts w:eastAsiaTheme="majorEastAsia" w:cstheme="majorBidi"/>
                                  <w:i/>
                                  <w:noProof/>
                                  <w:sz w:val="21"/>
                                  <w:szCs w:val="21"/>
                                </w:rPr>
                              </w:pPr>
                              <w:r w:rsidRPr="0086347F">
                                <w:rPr>
                                  <w:rStyle w:val="figLabel"/>
                                </w:rPr>
                                <w:t xml:space="preserve">Figure </w:t>
                              </w:r>
                              <w:r w:rsidRPr="0086347F">
                                <w:rPr>
                                  <w:rStyle w:val="figLabel"/>
                                </w:rPr>
                                <w:fldChar w:fldCharType="begin"/>
                              </w:r>
                              <w:r w:rsidRPr="0086347F">
                                <w:rPr>
                                  <w:rStyle w:val="figLabel"/>
                                </w:rPr>
                                <w:instrText xml:space="preserve"> SEQ Figure \* ARABIC </w:instrText>
                              </w:r>
                              <w:r w:rsidRPr="0086347F">
                                <w:rPr>
                                  <w:rStyle w:val="figLabel"/>
                                </w:rPr>
                                <w:fldChar w:fldCharType="separate"/>
                              </w:r>
                              <w:r>
                                <w:rPr>
                                  <w:rStyle w:val="figLabel"/>
                                  <w:noProof/>
                                </w:rPr>
                                <w:t>3</w:t>
                              </w:r>
                              <w:r w:rsidRPr="0086347F">
                                <w:rPr>
                                  <w:rStyle w:val="figLabel"/>
                                </w:rPr>
                                <w:fldChar w:fldCharType="end"/>
                              </w:r>
                              <w:r>
                                <w:t>: G</w:t>
                              </w:r>
                              <w:r w:rsidRPr="00497DB4">
                                <w:t>eneralized</w:t>
                              </w:r>
                              <w:r>
                                <w:t xml:space="preserve"> coordinate trajectories of </w:t>
                              </w:r>
                              <w:r>
                                <w:rPr>
                                  <w:i/>
                                </w:rPr>
                                <w:t>p01</w:t>
                              </w:r>
                              <w:r>
                                <w:t xml:space="preserve"> for the trials at a fast walking speed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76ADD15" id="Group 231" o:spid="_x0000_s1032" style="position:absolute;margin-left:0;margin-top:0;width:623.6pt;height:414.6pt;rotation:-90;z-index:251628544;mso-position-horizontal:center;mso-position-horizontal-relative:margin;mso-position-vertical:center;mso-position-vertical-relative:margin;mso-height-relative:margin" coordorigin=",4762" coordsize="79197,52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">
                <v:shape id="Picture 233" o:spid="_x0000_s1033" type="#_x0000_t75" style="position:absolute;top:4762;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">
                  <v:imagedata r:id="rId12" o:title="IK_fast_mean"/>
                </v:shape>
                <v:shape id="Text Box 232" o:spid="_x0000_s1034" type="#_x0000_t202" style="position:absolute;top:52844;width:7919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40503023" w14:textId="77777777" w:rsidR="00D1238E" w:rsidRPr="0086347F" w:rsidRDefault="00D1238E" w:rsidP="002A4C8F">
                        <w:pPr>
                          <w:pStyle w:val="Caption"/>
                          <w:rPr>
                            <w:rFonts w:eastAsiaTheme="majorEastAsia" w:cstheme="majorBidi"/>
                            <w:i/>
                            <w:noProof/>
                            <w:sz w:val="21"/>
                            <w:szCs w:val="21"/>
                          </w:rPr>
                        </w:pPr>
                        <w:r w:rsidRPr="0086347F">
                          <w:rPr>
                            <w:rStyle w:val="figLabel"/>
                          </w:rPr>
                          <w:t xml:space="preserve">Figure </w:t>
                        </w:r>
                        <w:r w:rsidRPr="0086347F">
                          <w:rPr>
                            <w:rStyle w:val="figLabel"/>
                          </w:rPr>
                          <w:fldChar w:fldCharType="begin"/>
                        </w:r>
                        <w:r w:rsidRPr="0086347F">
                          <w:rPr>
                            <w:rStyle w:val="figLabel"/>
                          </w:rPr>
                          <w:instrText xml:space="preserve"> SEQ Figure \* ARABIC </w:instrText>
                        </w:r>
                        <w:r w:rsidRPr="0086347F">
                          <w:rPr>
                            <w:rStyle w:val="figLabel"/>
                          </w:rPr>
                          <w:fldChar w:fldCharType="separate"/>
                        </w:r>
                        <w:r>
                          <w:rPr>
                            <w:rStyle w:val="figLabel"/>
                            <w:noProof/>
                          </w:rPr>
                          <w:t>3</w:t>
                        </w:r>
                        <w:r w:rsidRPr="0086347F">
                          <w:rPr>
                            <w:rStyle w:val="figLabel"/>
                          </w:rPr>
                          <w:fldChar w:fldCharType="end"/>
                        </w:r>
                        <w:r>
                          <w:t>: G</w:t>
                        </w:r>
                        <w:r w:rsidRPr="00497DB4">
                          <w:t>eneralized</w:t>
                        </w:r>
                        <w:r>
                          <w:t xml:space="preserve"> coordinate trajectories of </w:t>
                        </w:r>
                        <w:r>
                          <w:rPr>
                            <w:i/>
                          </w:rPr>
                          <w:t>p01</w:t>
                        </w:r>
                        <w:r>
                          <w:t xml:space="preserve"> for the trials at a fast walking speed values are shown in degrees. </w:t>
                        </w:r>
                      </w:p>
                    </w:txbxContent>
                  </v:textbox>
                </v:shape>
                <w10:wrap anchorx="margin" anchory="margin"/>
              </v:group>
            </w:pict>
          </mc:Fallback>
        </mc:AlternateContent>
      </w:r>
      <w:r>
        <w:rPr>
          <w:rFonts w:eastAsiaTheme="majorEastAsia" w:cstheme="majorBidi"/>
          <w:i/>
          <w:sz w:val="21"/>
          <w:szCs w:val="21"/>
        </w:rPr>
        <w:br w:type="page"/>
      </w:r>
      <w:r>
        <w:rPr>
          <w:rFonts w:eastAsiaTheme="majorEastAsia" w:cstheme="majorBidi"/>
          <w:i/>
          <w:noProof/>
          <w:sz w:val="21"/>
          <w:szCs w:val="21"/>
        </w:rPr>
        <w:lastRenderedPageBreak/>
        <mc:AlternateContent>
          <mc:Choice Requires="wpg">
            <w:drawing>
              <wp:anchor distT="0" distB="0" distL="114300" distR="114300" simplePos="0" relativeHeight="251633664" behindDoc="0" locked="0" layoutInCell="1" allowOverlap="1" wp14:anchorId="75781336" wp14:editId="1A85E98B">
                <wp:simplePos x="0" y="0"/>
                <wp:positionH relativeFrom="margin">
                  <wp:align>center</wp:align>
                </wp:positionH>
                <wp:positionV relativeFrom="margin">
                  <wp:align>center</wp:align>
                </wp:positionV>
                <wp:extent cx="7919720" cy="5305646"/>
                <wp:effectExtent l="0" t="7303" r="0" b="0"/>
                <wp:wrapNone/>
                <wp:docPr id="234" name="Group 234"/>
                <wp:cNvGraphicFramePr/>
                <a:graphic xmlns:a="http://schemas.openxmlformats.org/drawingml/2006/main">
                  <a:graphicData uri="http://schemas.microsoft.com/office/word/2010/wordprocessingGroup">
                    <wpg:wgp>
                      <wpg:cNvGrpSpPr/>
                      <wpg:grpSpPr>
                        <a:xfrm rot="16200000">
                          <a:off x="0" y="0"/>
                          <a:ext cx="7919720" cy="5305646"/>
                          <a:chOff x="0" y="0"/>
                          <a:chExt cx="7919720" cy="5305646"/>
                        </a:xfrm>
                      </wpg:grpSpPr>
                      <pic:pic xmlns:pic="http://schemas.openxmlformats.org/drawingml/2006/picture">
                        <pic:nvPicPr>
                          <pic:cNvPr id="236" name="Picture 236" descr="D:\PhD\Studies\unload\Data\2_subGC6\Plots\IK_norm_mean.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19720" cy="4801235"/>
                          </a:xfrm>
                          <a:prstGeom prst="rect">
                            <a:avLst/>
                          </a:prstGeom>
                          <a:noFill/>
                          <a:ln>
                            <a:noFill/>
                          </a:ln>
                        </pic:spPr>
                      </pic:pic>
                      <wps:wsp>
                        <wps:cNvPr id="235" name="Text Box 235"/>
                        <wps:cNvSpPr txBox="1"/>
                        <wps:spPr>
                          <a:xfrm>
                            <a:off x="0" y="4848446"/>
                            <a:ext cx="791972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E48134"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4</w:t>
                              </w:r>
                              <w:r w:rsidRPr="000E7E6A">
                                <w:rPr>
                                  <w:rStyle w:val="figLabel"/>
                                </w:rPr>
                                <w:fldChar w:fldCharType="end"/>
                              </w:r>
                              <w:r>
                                <w:rPr>
                                  <w:rStyle w:val="figLabel"/>
                                </w:rPr>
                                <w:t>:</w:t>
                              </w:r>
                              <w:r>
                                <w:t xml:space="preserve"> G</w:t>
                              </w:r>
                              <w:r w:rsidRPr="00497DB4">
                                <w:t>eneralized</w:t>
                              </w:r>
                              <w:r>
                                <w:t xml:space="preserve"> coordinate trajectories of </w:t>
                              </w:r>
                              <w:r>
                                <w:rPr>
                                  <w:i/>
                                </w:rPr>
                                <w:t>p02</w:t>
                              </w:r>
                              <w:r>
                                <w:t xml:space="preserve">;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5781336" id="Group 234" o:spid="_x0000_s1035" style="position:absolute;margin-left:0;margin-top:0;width:623.6pt;height:417.75pt;rotation:-90;z-index:251633664;mso-position-horizontal:center;mso-position-horizontal-relative:margin;mso-position-vertical:center;mso-position-vertical-relative:margin" coordsize="79197,53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">
                <v:shape id="Picture 236" o:spid="_x0000_s1036" type="#_x0000_t75" style="position:absolute;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">
                  <v:imagedata r:id="rId14" o:title="IK_norm_mean"/>
                </v:shape>
                <v:shape id="Text Box 235" o:spid="_x0000_s1037" type="#_x0000_t202" style="position:absolute;top:48484;width:7919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1FE48134"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4</w:t>
                        </w:r>
                        <w:r w:rsidRPr="000E7E6A">
                          <w:rPr>
                            <w:rStyle w:val="figLabel"/>
                          </w:rPr>
                          <w:fldChar w:fldCharType="end"/>
                        </w:r>
                        <w:r>
                          <w:rPr>
                            <w:rStyle w:val="figLabel"/>
                          </w:rPr>
                          <w:t>:</w:t>
                        </w:r>
                        <w:r>
                          <w:t xml:space="preserve"> G</w:t>
                        </w:r>
                        <w:r w:rsidRPr="00497DB4">
                          <w:t>eneralized</w:t>
                        </w:r>
                        <w:r>
                          <w:t xml:space="preserve"> coordinate trajectories of </w:t>
                        </w:r>
                        <w:r>
                          <w:rPr>
                            <w:i/>
                          </w:rPr>
                          <w:t>p02</w:t>
                        </w:r>
                        <w:r>
                          <w:t xml:space="preserve">; mean (solid line) and range (shaded area) values are shown in degrees. </w:t>
                        </w:r>
                      </w:p>
                    </w:txbxContent>
                  </v:textbox>
                </v:shape>
                <w10:wrap anchorx="margin" anchory="margin"/>
              </v:group>
            </w:pict>
          </mc:Fallback>
        </mc:AlternateContent>
      </w:r>
      <w:r>
        <w:rPr>
          <w:rFonts w:eastAsiaTheme="majorEastAsia" w:cstheme="majorBidi"/>
          <w:i/>
          <w:sz w:val="21"/>
          <w:szCs w:val="21"/>
        </w:rPr>
        <w:br w:type="page"/>
      </w:r>
    </w:p>
    <w:p w14:paraId="6897B0D8" w14:textId="77777777" w:rsidR="002A4C8F" w:rsidRDefault="002A4C8F" w:rsidP="002A4C8F">
      <w:pPr>
        <w:spacing w:before="0" w:after="160" w:line="259" w:lineRule="auto"/>
        <w:jc w:val="left"/>
        <w:rPr>
          <w:rFonts w:eastAsiaTheme="majorEastAsia" w:cstheme="majorBidi"/>
          <w:i/>
          <w:sz w:val="21"/>
          <w:szCs w:val="21"/>
        </w:rPr>
      </w:pPr>
      <w:r>
        <w:rPr>
          <w:rFonts w:eastAsiaTheme="majorEastAsia" w:cstheme="majorBidi"/>
          <w:i/>
          <w:noProof/>
          <w:sz w:val="21"/>
          <w:szCs w:val="21"/>
        </w:rPr>
        <w:lastRenderedPageBreak/>
        <mc:AlternateContent>
          <mc:Choice Requires="wpg">
            <w:drawing>
              <wp:anchor distT="0" distB="0" distL="114300" distR="114300" simplePos="0" relativeHeight="251629568" behindDoc="0" locked="0" layoutInCell="1" allowOverlap="1" wp14:anchorId="1E5D34C4" wp14:editId="78BE10AD">
                <wp:simplePos x="0" y="0"/>
                <wp:positionH relativeFrom="margin">
                  <wp:align>center</wp:align>
                </wp:positionH>
                <wp:positionV relativeFrom="margin">
                  <wp:align>center</wp:align>
                </wp:positionV>
                <wp:extent cx="7919720" cy="5265420"/>
                <wp:effectExtent l="0" t="6350" r="0" b="0"/>
                <wp:wrapNone/>
                <wp:docPr id="237" name="Group 237"/>
                <wp:cNvGraphicFramePr/>
                <a:graphic xmlns:a="http://schemas.openxmlformats.org/drawingml/2006/main">
                  <a:graphicData uri="http://schemas.microsoft.com/office/word/2010/wordprocessingGroup">
                    <wpg:wgp>
                      <wpg:cNvGrpSpPr/>
                      <wpg:grpSpPr>
                        <a:xfrm rot="16200000">
                          <a:off x="0" y="0"/>
                          <a:ext cx="7919720" cy="5265420"/>
                          <a:chOff x="0" y="457200"/>
                          <a:chExt cx="7919720" cy="5265420"/>
                        </a:xfrm>
                      </wpg:grpSpPr>
                      <pic:pic xmlns:pic="http://schemas.openxmlformats.org/drawingml/2006/picture">
                        <pic:nvPicPr>
                          <pic:cNvPr id="238" name="Picture 238" descr="D:\PhD\Studies\unload\Data\3_subMDP\Plots\IK_norm_mean.pn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457200"/>
                            <a:ext cx="7919720" cy="4808220"/>
                          </a:xfrm>
                          <a:prstGeom prst="rect">
                            <a:avLst/>
                          </a:prstGeom>
                          <a:noFill/>
                          <a:ln>
                            <a:noFill/>
                          </a:ln>
                        </pic:spPr>
                      </pic:pic>
                      <wps:wsp>
                        <wps:cNvPr id="239" name="Text Box 239"/>
                        <wps:cNvSpPr txBox="1"/>
                        <wps:spPr>
                          <a:xfrm>
                            <a:off x="0" y="5265420"/>
                            <a:ext cx="791972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E67449"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5</w:t>
                              </w:r>
                              <w:r w:rsidRPr="000E7E6A">
                                <w:rPr>
                                  <w:rStyle w:val="figLabel"/>
                                </w:rPr>
                                <w:fldChar w:fldCharType="end"/>
                              </w:r>
                              <w:r>
                                <w:t>: G</w:t>
                              </w:r>
                              <w:r w:rsidRPr="00497DB4">
                                <w:t>eneralized</w:t>
                              </w:r>
                              <w:r>
                                <w:t xml:space="preserve"> coordinate trajectories of </w:t>
                              </w:r>
                              <w:r>
                                <w:rPr>
                                  <w:i/>
                                </w:rPr>
                                <w:t>p03</w:t>
                              </w:r>
                              <w:r>
                                <w:t xml:space="preserve">;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5D34C4" id="Group 237" o:spid="_x0000_s1038" style="position:absolute;margin-left:0;margin-top:0;width:623.6pt;height:414.6pt;rotation:-90;z-index:251629568;mso-position-horizontal:center;mso-position-horizontal-relative:margin;mso-position-vertical:center;mso-position-vertical-relative:margin;mso-height-relative:margin" coordorigin=",4572" coordsize="79197,526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">
                <v:shape id="Picture 238" o:spid="_x0000_s1039" type="#_x0000_t75" style="position:absolute;top:4572;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">
                  <v:imagedata r:id="rId16" o:title="IK_norm_mean"/>
                </v:shape>
                <v:shape id="Text Box 239" o:spid="_x0000_s1040" type="#_x0000_t202" style="position:absolute;top:52654;width:7919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hfxwAAANwAAAAPAAAAZHJzL2Rvd25yZXYueG1sRI/Na8JA&#10;FMTvBf+H5Qne6saU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O3nCF/HAAAA3AAA&#10;AA8AAAAAAAAAAAAAAAAABwIAAGRycy9kb3ducmV2LnhtbFBLBQYAAAAAAwADALcAAAD7AgAAAAA=&#10;" filled="f" stroked="f" strokeweight=".5pt">
                  <v:textbox>
                    <w:txbxContent>
                      <w:p w14:paraId="7BE67449"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5</w:t>
                        </w:r>
                        <w:r w:rsidRPr="000E7E6A">
                          <w:rPr>
                            <w:rStyle w:val="figLabel"/>
                          </w:rPr>
                          <w:fldChar w:fldCharType="end"/>
                        </w:r>
                        <w:r>
                          <w:t>: G</w:t>
                        </w:r>
                        <w:r w:rsidRPr="00497DB4">
                          <w:t>eneralized</w:t>
                        </w:r>
                        <w:r>
                          <w:t xml:space="preserve"> coordinate trajectories of </w:t>
                        </w:r>
                        <w:r>
                          <w:rPr>
                            <w:i/>
                          </w:rPr>
                          <w:t>p03</w:t>
                        </w:r>
                        <w:r>
                          <w:t xml:space="preserve">; mean (solid line) and range (shaded area) values are shown in degrees. </w:t>
                        </w:r>
                      </w:p>
                    </w:txbxContent>
                  </v:textbox>
                </v:shape>
                <w10:wrap anchorx="margin" anchory="margin"/>
              </v:group>
            </w:pict>
          </mc:Fallback>
        </mc:AlternateContent>
      </w:r>
      <w:r>
        <w:rPr>
          <w:rFonts w:eastAsiaTheme="majorEastAsia" w:cstheme="majorBidi"/>
          <w:i/>
          <w:sz w:val="21"/>
          <w:szCs w:val="21"/>
        </w:rPr>
        <w:br w:type="page"/>
      </w:r>
    </w:p>
    <w:p w14:paraId="1E684BFA" w14:textId="77777777" w:rsidR="002A4C8F" w:rsidRDefault="002A4C8F" w:rsidP="002A4C8F">
      <w:pPr>
        <w:spacing w:before="0" w:after="160" w:line="259" w:lineRule="auto"/>
        <w:jc w:val="left"/>
        <w:rPr>
          <w:rFonts w:eastAsiaTheme="majorEastAsia" w:cstheme="majorBidi"/>
          <w:i/>
          <w:sz w:val="21"/>
          <w:szCs w:val="21"/>
        </w:rPr>
      </w:pPr>
      <w:r>
        <w:rPr>
          <w:rFonts w:eastAsiaTheme="majorEastAsia" w:cstheme="majorBidi"/>
          <w:i/>
          <w:noProof/>
          <w:sz w:val="21"/>
          <w:szCs w:val="21"/>
        </w:rPr>
        <w:lastRenderedPageBreak/>
        <mc:AlternateContent>
          <mc:Choice Requires="wpg">
            <w:drawing>
              <wp:anchor distT="0" distB="0" distL="114300" distR="114300" simplePos="0" relativeHeight="251630592" behindDoc="0" locked="0" layoutInCell="1" allowOverlap="1" wp14:anchorId="2E92B602" wp14:editId="4D5D39A0">
                <wp:simplePos x="0" y="0"/>
                <wp:positionH relativeFrom="margin">
                  <wp:align>center</wp:align>
                </wp:positionH>
                <wp:positionV relativeFrom="margin">
                  <wp:align>center</wp:align>
                </wp:positionV>
                <wp:extent cx="7919720" cy="5429250"/>
                <wp:effectExtent l="6985" t="0" r="0" b="0"/>
                <wp:wrapNone/>
                <wp:docPr id="240" name="Group 240"/>
                <wp:cNvGraphicFramePr/>
                <a:graphic xmlns:a="http://schemas.openxmlformats.org/drawingml/2006/main">
                  <a:graphicData uri="http://schemas.microsoft.com/office/word/2010/wordprocessingGroup">
                    <wpg:wgp>
                      <wpg:cNvGrpSpPr/>
                      <wpg:grpSpPr>
                        <a:xfrm rot="16200000">
                          <a:off x="0" y="0"/>
                          <a:ext cx="7919720" cy="5429250"/>
                          <a:chOff x="0" y="457200"/>
                          <a:chExt cx="7919720" cy="5429250"/>
                        </a:xfrm>
                      </wpg:grpSpPr>
                      <pic:pic xmlns:pic="http://schemas.openxmlformats.org/drawingml/2006/picture">
                        <pic:nvPicPr>
                          <pic:cNvPr id="241" name="Picture 241" descr="D:\PhD\Studies\unload\Data\4_subMultiSim\Plots\IK_slow_mean.pn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457200"/>
                            <a:ext cx="7919720" cy="4808220"/>
                          </a:xfrm>
                          <a:prstGeom prst="rect">
                            <a:avLst/>
                          </a:prstGeom>
                          <a:noFill/>
                          <a:ln>
                            <a:noFill/>
                          </a:ln>
                        </pic:spPr>
                      </pic:pic>
                      <wps:wsp>
                        <wps:cNvPr id="242" name="Text Box 242"/>
                        <wps:cNvSpPr txBox="1"/>
                        <wps:spPr>
                          <a:xfrm>
                            <a:off x="0" y="5265348"/>
                            <a:ext cx="7919720" cy="6211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D31A92" w14:textId="77777777" w:rsidR="00D1238E" w:rsidRPr="00775263" w:rsidRDefault="00D1238E" w:rsidP="002A4C8F">
                              <w:pPr>
                                <w:pStyle w:val="Caption"/>
                                <w:rPr>
                                  <w:rFonts w:eastAsiaTheme="majorEastAsia" w:cstheme="majorBidi"/>
                                  <w:i/>
                                  <w:noProof/>
                                  <w:sz w:val="21"/>
                                  <w:szCs w:val="21"/>
                                </w:rPr>
                              </w:pPr>
                              <w:r w:rsidRPr="000E7E6A">
                                <w:rPr>
                                  <w:i/>
                                </w:rPr>
                                <w:t xml:space="preserve">Figure </w:t>
                              </w:r>
                              <w:r w:rsidRPr="000E7E6A">
                                <w:rPr>
                                  <w:i/>
                                </w:rPr>
                                <w:fldChar w:fldCharType="begin"/>
                              </w:r>
                              <w:r w:rsidRPr="000E7E6A">
                                <w:rPr>
                                  <w:i/>
                                </w:rPr>
                                <w:instrText xml:space="preserve"> SEQ Figure \* ARABIC </w:instrText>
                              </w:r>
                              <w:r w:rsidRPr="000E7E6A">
                                <w:rPr>
                                  <w:i/>
                                </w:rPr>
                                <w:fldChar w:fldCharType="separate"/>
                              </w:r>
                              <w:r>
                                <w:rPr>
                                  <w:i/>
                                  <w:noProof/>
                                </w:rPr>
                                <w:t>6</w:t>
                              </w:r>
                              <w:r w:rsidRPr="000E7E6A">
                                <w:rPr>
                                  <w:i/>
                                </w:rPr>
                                <w:fldChar w:fldCharType="end"/>
                              </w:r>
                              <w:r>
                                <w:t>: G</w:t>
                              </w:r>
                              <w:r w:rsidRPr="00497DB4">
                                <w:t>eneralized</w:t>
                              </w:r>
                              <w:r>
                                <w:t xml:space="preserve"> coordinate trajectories of </w:t>
                              </w:r>
                              <w:r>
                                <w:rPr>
                                  <w:i/>
                                </w:rPr>
                                <w:t>p04</w:t>
                              </w:r>
                              <w:r>
                                <w:t xml:space="preserve"> for the trials at a slow walking speed;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E92B602" id="Group 240" o:spid="_x0000_s1041" style="position:absolute;margin-left:0;margin-top:0;width:623.6pt;height:427.5pt;rotation:-90;z-index:251630592;mso-position-horizontal:center;mso-position-horizontal-relative:margin;mso-position-vertical:center;mso-position-vertical-relative:margin;mso-height-relative:margin" coordorigin=",4572" coordsize="79197,54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">
                <v:shape id="Picture 241" o:spid="_x0000_s1042" type="#_x0000_t75" style="position:absolute;top:4572;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">
                  <v:imagedata r:id="rId18" o:title="IK_slow_mean"/>
                </v:shape>
                <v:shape id="Text Box 242" o:spid="_x0000_s1043" type="#_x0000_t202" style="position:absolute;top:52653;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lTxQAAANwAAAAPAAAAZHJzL2Rvd25yZXYueG1sRI9Pi8Iw&#10;FMTvC/sdwlvwtqYWFe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C7RelTxQAAANwAAAAP&#10;AAAAAAAAAAAAAAAAAAcCAABkcnMvZG93bnJldi54bWxQSwUGAAAAAAMAAwC3AAAA+QIAAAAA&#10;" filled="f" stroked="f" strokeweight=".5pt">
                  <v:textbox>
                    <w:txbxContent>
                      <w:p w14:paraId="79D31A92" w14:textId="77777777" w:rsidR="00D1238E" w:rsidRPr="00775263" w:rsidRDefault="00D1238E" w:rsidP="002A4C8F">
                        <w:pPr>
                          <w:pStyle w:val="Caption"/>
                          <w:rPr>
                            <w:rFonts w:eastAsiaTheme="majorEastAsia" w:cstheme="majorBidi"/>
                            <w:i/>
                            <w:noProof/>
                            <w:sz w:val="21"/>
                            <w:szCs w:val="21"/>
                          </w:rPr>
                        </w:pPr>
                        <w:r w:rsidRPr="000E7E6A">
                          <w:rPr>
                            <w:i/>
                          </w:rPr>
                          <w:t xml:space="preserve">Figure </w:t>
                        </w:r>
                        <w:r w:rsidRPr="000E7E6A">
                          <w:rPr>
                            <w:i/>
                          </w:rPr>
                          <w:fldChar w:fldCharType="begin"/>
                        </w:r>
                        <w:r w:rsidRPr="000E7E6A">
                          <w:rPr>
                            <w:i/>
                          </w:rPr>
                          <w:instrText xml:space="preserve"> SEQ Figure \* ARABIC </w:instrText>
                        </w:r>
                        <w:r w:rsidRPr="000E7E6A">
                          <w:rPr>
                            <w:i/>
                          </w:rPr>
                          <w:fldChar w:fldCharType="separate"/>
                        </w:r>
                        <w:r>
                          <w:rPr>
                            <w:i/>
                            <w:noProof/>
                          </w:rPr>
                          <w:t>6</w:t>
                        </w:r>
                        <w:r w:rsidRPr="000E7E6A">
                          <w:rPr>
                            <w:i/>
                          </w:rPr>
                          <w:fldChar w:fldCharType="end"/>
                        </w:r>
                        <w:r>
                          <w:t>: G</w:t>
                        </w:r>
                        <w:r w:rsidRPr="00497DB4">
                          <w:t>eneralized</w:t>
                        </w:r>
                        <w:r>
                          <w:t xml:space="preserve"> coordinate trajectories of </w:t>
                        </w:r>
                        <w:r>
                          <w:rPr>
                            <w:i/>
                          </w:rPr>
                          <w:t>p04</w:t>
                        </w:r>
                        <w:r>
                          <w:t xml:space="preserve"> for the trials at a slow walking speed; mean (solid line) and range (shaded area) values are shown in degrees. </w:t>
                        </w:r>
                      </w:p>
                    </w:txbxContent>
                  </v:textbox>
                </v:shape>
                <w10:wrap anchorx="margin" anchory="margin"/>
              </v:group>
            </w:pict>
          </mc:Fallback>
        </mc:AlternateContent>
      </w:r>
      <w:r>
        <w:rPr>
          <w:rFonts w:eastAsiaTheme="majorEastAsia" w:cstheme="majorBidi"/>
          <w:i/>
          <w:sz w:val="21"/>
          <w:szCs w:val="21"/>
        </w:rPr>
        <w:br w:type="page"/>
      </w:r>
    </w:p>
    <w:p w14:paraId="223772D0" w14:textId="77777777" w:rsidR="002A4C8F" w:rsidRDefault="002A4C8F" w:rsidP="002A4C8F">
      <w:pPr>
        <w:spacing w:before="0" w:after="160" w:line="259" w:lineRule="auto"/>
        <w:jc w:val="left"/>
        <w:rPr>
          <w:rFonts w:eastAsiaTheme="majorEastAsia" w:cstheme="majorBidi"/>
          <w:i/>
          <w:sz w:val="21"/>
          <w:szCs w:val="21"/>
        </w:rPr>
      </w:pPr>
      <w:r>
        <w:rPr>
          <w:rFonts w:eastAsiaTheme="majorEastAsia" w:cstheme="majorBidi"/>
          <w:i/>
          <w:noProof/>
          <w:sz w:val="21"/>
          <w:szCs w:val="21"/>
        </w:rPr>
        <w:lastRenderedPageBreak/>
        <mc:AlternateContent>
          <mc:Choice Requires="wpg">
            <w:drawing>
              <wp:anchor distT="0" distB="0" distL="114300" distR="114300" simplePos="0" relativeHeight="251631616" behindDoc="0" locked="0" layoutInCell="1" allowOverlap="1" wp14:anchorId="0C78933C" wp14:editId="08B50BB0">
                <wp:simplePos x="0" y="0"/>
                <wp:positionH relativeFrom="margin">
                  <wp:align>center</wp:align>
                </wp:positionH>
                <wp:positionV relativeFrom="margin">
                  <wp:align>center</wp:align>
                </wp:positionV>
                <wp:extent cx="7919720" cy="5406390"/>
                <wp:effectExtent l="0" t="635" r="4445" b="4445"/>
                <wp:wrapNone/>
                <wp:docPr id="243" name="Group 243"/>
                <wp:cNvGraphicFramePr/>
                <a:graphic xmlns:a="http://schemas.openxmlformats.org/drawingml/2006/main">
                  <a:graphicData uri="http://schemas.microsoft.com/office/word/2010/wordprocessingGroup">
                    <wpg:wgp>
                      <wpg:cNvGrpSpPr/>
                      <wpg:grpSpPr>
                        <a:xfrm rot="16200000">
                          <a:off x="0" y="0"/>
                          <a:ext cx="7919720" cy="5406390"/>
                          <a:chOff x="0" y="609600"/>
                          <a:chExt cx="7919720" cy="5406390"/>
                        </a:xfrm>
                      </wpg:grpSpPr>
                      <pic:pic xmlns:pic="http://schemas.openxmlformats.org/drawingml/2006/picture">
                        <pic:nvPicPr>
                          <pic:cNvPr id="244" name="Picture 244" descr="D:\PhD\Studies\unload\Data\4_subMultiSim\Plots\IK_norm_mean.pn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609600"/>
                            <a:ext cx="7919720" cy="4808220"/>
                          </a:xfrm>
                          <a:prstGeom prst="rect">
                            <a:avLst/>
                          </a:prstGeom>
                          <a:noFill/>
                          <a:ln>
                            <a:noFill/>
                          </a:ln>
                        </pic:spPr>
                      </pic:pic>
                      <wps:wsp>
                        <wps:cNvPr id="245" name="Text Box 245"/>
                        <wps:cNvSpPr txBox="1"/>
                        <wps:spPr>
                          <a:xfrm>
                            <a:off x="0" y="5415915"/>
                            <a:ext cx="7919720" cy="600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CE5B33" w14:textId="77777777" w:rsidR="00D1238E" w:rsidRPr="000E7E6A" w:rsidRDefault="00D1238E" w:rsidP="002A4C8F">
                              <w:pPr>
                                <w:pStyle w:val="Caption"/>
                                <w:rPr>
                                  <w:rFonts w:eastAsiaTheme="majorEastAsia" w:cstheme="majorBidi"/>
                                  <w:i/>
                                  <w:noProof/>
                                  <w:sz w:val="21"/>
                                  <w:szCs w:val="21"/>
                                </w:rPr>
                              </w:pPr>
                              <w:r>
                                <w:t xml:space="preserve">Figure </w:t>
                              </w:r>
                              <w:r>
                                <w:fldChar w:fldCharType="begin"/>
                              </w:r>
                              <w:r>
                                <w:instrText xml:space="preserve"> SEQ Figure \* ARABIC </w:instrText>
                              </w:r>
                              <w:r>
                                <w:fldChar w:fldCharType="separate"/>
                              </w:r>
                              <w:r>
                                <w:rPr>
                                  <w:noProof/>
                                </w:rPr>
                                <w:t>7</w:t>
                              </w:r>
                              <w:r>
                                <w:fldChar w:fldCharType="end"/>
                              </w:r>
                              <w:r>
                                <w:rPr>
                                  <w:rStyle w:val="figLabel"/>
                                </w:rPr>
                                <w:t xml:space="preserve">: </w:t>
                              </w:r>
                              <w:r>
                                <w:t>G</w:t>
                              </w:r>
                              <w:r w:rsidRPr="00497DB4">
                                <w:t>eneralized</w:t>
                              </w:r>
                              <w:r>
                                <w:t xml:space="preserve"> coordinate trajectories of </w:t>
                              </w:r>
                              <w:r>
                                <w:rPr>
                                  <w:i/>
                                </w:rPr>
                                <w:t>p04</w:t>
                              </w:r>
                              <w:r>
                                <w:t xml:space="preserve"> for the trials at a self-selected walking speed;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78933C" id="Group 243" o:spid="_x0000_s1044" style="position:absolute;margin-left:0;margin-top:0;width:623.6pt;height:425.7pt;rotation:-90;z-index:251631616;mso-position-horizontal:center;mso-position-horizontal-relative:margin;mso-position-vertical:center;mso-position-vertical-relative:margin;mso-width-relative:margin;mso-height-relative:margin" coordorigin=",6096" coordsize="79197,54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">
                <v:shape id="Picture 244" o:spid="_x0000_s1045" type="#_x0000_t75" style="position:absolute;top:6096;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">
                  <v:imagedata r:id="rId20" o:title="IK_norm_mean"/>
                </v:shape>
                <v:shape id="Text Box 245" o:spid="_x0000_s1046" type="#_x0000_t202" style="position:absolute;top:54159;width:79197;height:6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0BCE5B33" w14:textId="77777777" w:rsidR="00D1238E" w:rsidRPr="000E7E6A" w:rsidRDefault="00D1238E" w:rsidP="002A4C8F">
                        <w:pPr>
                          <w:pStyle w:val="Caption"/>
                          <w:rPr>
                            <w:rFonts w:eastAsiaTheme="majorEastAsia" w:cstheme="majorBidi"/>
                            <w:i/>
                            <w:noProof/>
                            <w:sz w:val="21"/>
                            <w:szCs w:val="21"/>
                          </w:rPr>
                        </w:pPr>
                        <w:r>
                          <w:t xml:space="preserve">Figure </w:t>
                        </w:r>
                        <w:r>
                          <w:fldChar w:fldCharType="begin"/>
                        </w:r>
                        <w:r>
                          <w:instrText xml:space="preserve"> SEQ Figure \* ARABIC </w:instrText>
                        </w:r>
                        <w:r>
                          <w:fldChar w:fldCharType="separate"/>
                        </w:r>
                        <w:r>
                          <w:rPr>
                            <w:noProof/>
                          </w:rPr>
                          <w:t>7</w:t>
                        </w:r>
                        <w:r>
                          <w:fldChar w:fldCharType="end"/>
                        </w:r>
                        <w:r>
                          <w:rPr>
                            <w:rStyle w:val="figLabel"/>
                          </w:rPr>
                          <w:t xml:space="preserve">: </w:t>
                        </w:r>
                        <w:r>
                          <w:t>G</w:t>
                        </w:r>
                        <w:r w:rsidRPr="00497DB4">
                          <w:t>eneralized</w:t>
                        </w:r>
                        <w:r>
                          <w:t xml:space="preserve"> coordinate trajectories of </w:t>
                        </w:r>
                        <w:r>
                          <w:rPr>
                            <w:i/>
                          </w:rPr>
                          <w:t>p04</w:t>
                        </w:r>
                        <w:r>
                          <w:t xml:space="preserve"> for the trials at a self-selected walking speed; mean (solid line) and range (shaded area) values are shown in degrees. </w:t>
                        </w:r>
                      </w:p>
                    </w:txbxContent>
                  </v:textbox>
                </v:shape>
                <w10:wrap anchorx="margin" anchory="margin"/>
              </v:group>
            </w:pict>
          </mc:Fallback>
        </mc:AlternateContent>
      </w:r>
      <w:r>
        <w:rPr>
          <w:rFonts w:eastAsiaTheme="majorEastAsia" w:cstheme="majorBidi"/>
          <w:i/>
          <w:sz w:val="21"/>
          <w:szCs w:val="21"/>
        </w:rPr>
        <w:br w:type="page"/>
      </w:r>
    </w:p>
    <w:p w14:paraId="443C69DB" w14:textId="77777777" w:rsidR="002A4C8F" w:rsidRDefault="002A4C8F" w:rsidP="002A4C8F">
      <w:pPr>
        <w:spacing w:before="0" w:after="160" w:line="259" w:lineRule="auto"/>
        <w:jc w:val="left"/>
        <w:rPr>
          <w:rFonts w:eastAsiaTheme="majorEastAsia" w:cstheme="majorBidi"/>
          <w:i/>
          <w:sz w:val="21"/>
          <w:szCs w:val="21"/>
        </w:rPr>
      </w:pPr>
      <w:r>
        <w:rPr>
          <w:rFonts w:eastAsiaTheme="majorEastAsia" w:cstheme="majorBidi"/>
          <w:i/>
          <w:noProof/>
          <w:sz w:val="21"/>
          <w:szCs w:val="21"/>
        </w:rPr>
        <w:lastRenderedPageBreak/>
        <mc:AlternateContent>
          <mc:Choice Requires="wpg">
            <w:drawing>
              <wp:anchor distT="0" distB="0" distL="114300" distR="114300" simplePos="0" relativeHeight="251632640" behindDoc="0" locked="0" layoutInCell="1" allowOverlap="1" wp14:anchorId="248E1CD5" wp14:editId="7AF4CC33">
                <wp:simplePos x="0" y="0"/>
                <wp:positionH relativeFrom="margin">
                  <wp:align>center</wp:align>
                </wp:positionH>
                <wp:positionV relativeFrom="margin">
                  <wp:align>center</wp:align>
                </wp:positionV>
                <wp:extent cx="7919720" cy="5445090"/>
                <wp:effectExtent l="0" t="635" r="4445" b="4445"/>
                <wp:wrapNone/>
                <wp:docPr id="246" name="Group 246"/>
                <wp:cNvGraphicFramePr/>
                <a:graphic xmlns:a="http://schemas.openxmlformats.org/drawingml/2006/main">
                  <a:graphicData uri="http://schemas.microsoft.com/office/word/2010/wordprocessingGroup">
                    <wpg:wgp>
                      <wpg:cNvGrpSpPr/>
                      <wpg:grpSpPr>
                        <a:xfrm rot="16200000">
                          <a:off x="0" y="0"/>
                          <a:ext cx="7919720" cy="5445090"/>
                          <a:chOff x="0" y="466725"/>
                          <a:chExt cx="7919720" cy="5445090"/>
                        </a:xfrm>
                      </wpg:grpSpPr>
                      <pic:pic xmlns:pic="http://schemas.openxmlformats.org/drawingml/2006/picture">
                        <pic:nvPicPr>
                          <pic:cNvPr id="247" name="Picture 247" descr="D:\PhD\Studies\unload\Data\4_subMultiSim\Plots\IK_fast_mean.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466725"/>
                            <a:ext cx="7919720" cy="4808220"/>
                          </a:xfrm>
                          <a:prstGeom prst="rect">
                            <a:avLst/>
                          </a:prstGeom>
                          <a:noFill/>
                          <a:ln>
                            <a:noFill/>
                          </a:ln>
                        </pic:spPr>
                      </pic:pic>
                      <wps:wsp>
                        <wps:cNvPr id="248" name="Text Box 248"/>
                        <wps:cNvSpPr txBox="1"/>
                        <wps:spPr>
                          <a:xfrm>
                            <a:off x="0" y="5264868"/>
                            <a:ext cx="7919720" cy="6469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10DC5D"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8</w:t>
                              </w:r>
                              <w:r w:rsidRPr="000E7E6A">
                                <w:rPr>
                                  <w:rStyle w:val="figLabel"/>
                                </w:rPr>
                                <w:fldChar w:fldCharType="end"/>
                              </w:r>
                              <w:r>
                                <w:t>: G</w:t>
                              </w:r>
                              <w:r w:rsidRPr="00497DB4">
                                <w:t>eneralized</w:t>
                              </w:r>
                              <w:r>
                                <w:t xml:space="preserve"> coordinate trajectories of </w:t>
                              </w:r>
                              <w:r>
                                <w:rPr>
                                  <w:i/>
                                </w:rPr>
                                <w:t>p04</w:t>
                              </w:r>
                              <w:r>
                                <w:t xml:space="preserve"> for the trials at a fast walking speed; mean (solid line) and range (shaded area) values are shown in degr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48E1CD5" id="Group 246" o:spid="_x0000_s1047" style="position:absolute;margin-left:0;margin-top:0;width:623.6pt;height:428.75pt;rotation:-90;z-index:251632640;mso-position-horizontal:center;mso-position-horizontal-relative:margin;mso-position-vertical:center;mso-position-vertical-relative:margin;mso-height-relative:margin" coordorigin=",4667" coordsize="79197,544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">
                <v:shape id="Picture 247" o:spid="_x0000_s1048" type="#_x0000_t75" style="position:absolute;top:4667;width:79197;height:48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">
                  <v:imagedata r:id="rId22" o:title="IK_fast_mean"/>
                </v:shape>
                <v:shape id="Text Box 248" o:spid="_x0000_s1049" type="#_x0000_t202" style="position:absolute;top:52648;width:79197;height:6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7D10DC5D" w14:textId="77777777" w:rsidR="00D1238E" w:rsidRPr="000E7E6A" w:rsidRDefault="00D1238E" w:rsidP="002A4C8F">
                        <w:pPr>
                          <w:pStyle w:val="Caption"/>
                          <w:rPr>
                            <w:rFonts w:eastAsiaTheme="majorEastAsia" w:cstheme="majorBidi"/>
                            <w:i/>
                            <w:noProof/>
                            <w:sz w:val="21"/>
                            <w:szCs w:val="21"/>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8</w:t>
                        </w:r>
                        <w:r w:rsidRPr="000E7E6A">
                          <w:rPr>
                            <w:rStyle w:val="figLabel"/>
                          </w:rPr>
                          <w:fldChar w:fldCharType="end"/>
                        </w:r>
                        <w:r>
                          <w:t>: G</w:t>
                        </w:r>
                        <w:r w:rsidRPr="00497DB4">
                          <w:t>eneralized</w:t>
                        </w:r>
                        <w:r>
                          <w:t xml:space="preserve"> coordinate trajectories of </w:t>
                        </w:r>
                        <w:r>
                          <w:rPr>
                            <w:i/>
                          </w:rPr>
                          <w:t>p04</w:t>
                        </w:r>
                        <w:r>
                          <w:t xml:space="preserve"> for the trials at a fast walking speed; mean (solid line) and range (shaded area) values are shown in degrees. </w:t>
                        </w:r>
                      </w:p>
                    </w:txbxContent>
                  </v:textbox>
                </v:shape>
                <w10:wrap anchorx="margin" anchory="margin"/>
              </v:group>
            </w:pict>
          </mc:Fallback>
        </mc:AlternateContent>
      </w:r>
      <w:r>
        <w:rPr>
          <w:rFonts w:eastAsiaTheme="majorEastAsia" w:cstheme="majorBidi"/>
          <w:i/>
          <w:sz w:val="21"/>
          <w:szCs w:val="21"/>
        </w:rPr>
        <w:br w:type="page"/>
      </w:r>
    </w:p>
    <w:p w14:paraId="5CB5DDA9" w14:textId="77777777" w:rsidR="002A4C8F" w:rsidRDefault="002A4C8F" w:rsidP="007675D5">
      <w:pPr>
        <w:pStyle w:val="Heading2"/>
      </w:pPr>
      <w:bookmarkStart w:id="5" w:name="_Ref529912650"/>
      <w:bookmarkStart w:id="6" w:name="_Toc529965890"/>
      <w:r>
        <w:lastRenderedPageBreak/>
        <w:t xml:space="preserve">Trajectories of generalized </w:t>
      </w:r>
      <w:bookmarkEnd w:id="5"/>
      <w:bookmarkEnd w:id="6"/>
      <w:r w:rsidR="007675D5">
        <w:t>forces</w:t>
      </w:r>
    </w:p>
    <w:p w14:paraId="480573D6" w14:textId="77777777" w:rsidR="002A4C8F" w:rsidRDefault="002A4C8F" w:rsidP="002A4C8F">
      <w:pPr>
        <w:spacing w:before="0" w:after="160" w:line="259" w:lineRule="auto"/>
        <w:jc w:val="left"/>
      </w:pPr>
      <w:r>
        <w:rPr>
          <w:noProof/>
        </w:rPr>
        <mc:AlternateContent>
          <mc:Choice Requires="wpg">
            <w:drawing>
              <wp:anchor distT="0" distB="0" distL="114300" distR="114300" simplePos="0" relativeHeight="251650048" behindDoc="0" locked="0" layoutInCell="1" allowOverlap="1" wp14:anchorId="1C4AC2E8" wp14:editId="7B23F3DA">
                <wp:simplePos x="0" y="0"/>
                <wp:positionH relativeFrom="margin">
                  <wp:align>center</wp:align>
                </wp:positionH>
                <wp:positionV relativeFrom="margin">
                  <wp:align>center</wp:align>
                </wp:positionV>
                <wp:extent cx="7919720" cy="5412740"/>
                <wp:effectExtent l="0" t="3810" r="1270" b="1270"/>
                <wp:wrapNone/>
                <wp:docPr id="249" name="Group 249"/>
                <wp:cNvGraphicFramePr/>
                <a:graphic xmlns:a="http://schemas.openxmlformats.org/drawingml/2006/main">
                  <a:graphicData uri="http://schemas.microsoft.com/office/word/2010/wordprocessingGroup">
                    <wpg:wgp>
                      <wpg:cNvGrpSpPr/>
                      <wpg:grpSpPr>
                        <a:xfrm rot="16200000">
                          <a:off x="0" y="0"/>
                          <a:ext cx="7919720" cy="5412740"/>
                          <a:chOff x="0" y="621102"/>
                          <a:chExt cx="7919720" cy="5412740"/>
                        </a:xfrm>
                      </wpg:grpSpPr>
                      <pic:pic xmlns:pic="http://schemas.openxmlformats.org/drawingml/2006/picture">
                        <pic:nvPicPr>
                          <pic:cNvPr id="250" name="Picture 250" descr="D:\PhD\Studies\unload\Data\1_subGen\Plots\ID_slow_mean.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51" name="Text Box 251"/>
                        <wps:cNvSpPr txBox="1"/>
                        <wps:spPr>
                          <a:xfrm>
                            <a:off x="0" y="5412740"/>
                            <a:ext cx="7919720" cy="6211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5DB33F"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9</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C4AC2E8" id="Group 249" o:spid="_x0000_s1050" style="position:absolute;margin-left:0;margin-top:0;width:623.6pt;height:426.2pt;rotation:-90;z-index:251650048;mso-position-horizontal:center;mso-position-horizontal-relative:margin;mso-position-vertical:center;mso-position-vertical-relative:margin;mso-height-relative:margin" coordorigin=",6211" coordsize="79197,54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">
                <v:shape id="Picture 250" o:spid="_x0000_s1051"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">
                  <v:imagedata r:id="rId24" o:title="ID_slow_mean"/>
                </v:shape>
                <v:shape id="Text Box 251" o:spid="_x0000_s1052" type="#_x0000_t202" style="position:absolute;top:54127;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B5DB33F"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9</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r>
        <w:rPr>
          <w:noProof/>
        </w:rPr>
        <w:lastRenderedPageBreak/>
        <mc:AlternateContent>
          <mc:Choice Requires="wpg">
            <w:drawing>
              <wp:anchor distT="0" distB="0" distL="114300" distR="114300" simplePos="0" relativeHeight="251634688" behindDoc="0" locked="0" layoutInCell="1" allowOverlap="1" wp14:anchorId="2D4EED87" wp14:editId="47FB2D48">
                <wp:simplePos x="0" y="0"/>
                <wp:positionH relativeFrom="margin">
                  <wp:align>center</wp:align>
                </wp:positionH>
                <wp:positionV relativeFrom="margin">
                  <wp:align>center</wp:align>
                </wp:positionV>
                <wp:extent cx="7919720" cy="5422257"/>
                <wp:effectExtent l="0" t="8255" r="0" b="0"/>
                <wp:wrapNone/>
                <wp:docPr id="252" name="Group 252"/>
                <wp:cNvGraphicFramePr/>
                <a:graphic xmlns:a="http://schemas.openxmlformats.org/drawingml/2006/main">
                  <a:graphicData uri="http://schemas.microsoft.com/office/word/2010/wordprocessingGroup">
                    <wpg:wgp>
                      <wpg:cNvGrpSpPr/>
                      <wpg:grpSpPr>
                        <a:xfrm rot="16200000">
                          <a:off x="0" y="0"/>
                          <a:ext cx="7919720" cy="5422257"/>
                          <a:chOff x="0" y="621102"/>
                          <a:chExt cx="7919720" cy="5422257"/>
                        </a:xfrm>
                      </wpg:grpSpPr>
                      <pic:pic xmlns:pic="http://schemas.openxmlformats.org/drawingml/2006/picture">
                        <pic:nvPicPr>
                          <pic:cNvPr id="253" name="Picture 253" descr="D:\PhD\Studies\unload\Data\1_subGen\Plots\IDres_slow_mean.pn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54" name="Text Box 254"/>
                        <wps:cNvSpPr txBox="1"/>
                        <wps:spPr>
                          <a:xfrm>
                            <a:off x="0" y="5422265"/>
                            <a:ext cx="7919720" cy="6210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0731F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0</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4EED87" id="Group 252" o:spid="_x0000_s1053" style="position:absolute;margin-left:0;margin-top:0;width:623.6pt;height:426.95pt;rotation:-90;z-index:251634688;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">
                <v:shape id="Picture 253" o:spid="_x0000_s1054"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">
                  <v:imagedata r:id="rId26" o:title="IDres_slow_mean"/>
                </v:shape>
                <v:shape id="Text Box 254" o:spid="_x0000_s1055"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UJh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N45QmHHAAAA3AAA&#10;AA8AAAAAAAAAAAAAAAAABwIAAGRycy9kb3ducmV2LnhtbFBLBQYAAAAAAwADALcAAAD7AgAAAAA=&#10;" filled="f" stroked="f" strokeweight=".5pt">
                  <v:textbox>
                    <w:txbxContent>
                      <w:p w14:paraId="190731F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0</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r>
        <w:rPr>
          <w:noProof/>
        </w:rPr>
        <w:lastRenderedPageBreak/>
        <mc:AlternateContent>
          <mc:Choice Requires="wpg">
            <w:drawing>
              <wp:anchor distT="0" distB="0" distL="114300" distR="114300" simplePos="0" relativeHeight="251635712" behindDoc="0" locked="0" layoutInCell="1" allowOverlap="1" wp14:anchorId="0A0509D0" wp14:editId="7E561E31">
                <wp:simplePos x="0" y="0"/>
                <wp:positionH relativeFrom="margin">
                  <wp:align>center</wp:align>
                </wp:positionH>
                <wp:positionV relativeFrom="margin">
                  <wp:align>center</wp:align>
                </wp:positionV>
                <wp:extent cx="7919720" cy="5422257"/>
                <wp:effectExtent l="0" t="8255" r="0" b="0"/>
                <wp:wrapNone/>
                <wp:docPr id="255" name="Group 255"/>
                <wp:cNvGraphicFramePr/>
                <a:graphic xmlns:a="http://schemas.openxmlformats.org/drawingml/2006/main">
                  <a:graphicData uri="http://schemas.microsoft.com/office/word/2010/wordprocessingGroup">
                    <wpg:wgp>
                      <wpg:cNvGrpSpPr/>
                      <wpg:grpSpPr>
                        <a:xfrm rot="16200000">
                          <a:off x="0" y="0"/>
                          <a:ext cx="7919720" cy="5422257"/>
                          <a:chOff x="0" y="621102"/>
                          <a:chExt cx="7919720" cy="5422257"/>
                        </a:xfrm>
                      </wpg:grpSpPr>
                      <pic:pic xmlns:pic="http://schemas.openxmlformats.org/drawingml/2006/picture">
                        <pic:nvPicPr>
                          <pic:cNvPr id="256" name="Picture 256" descr="D:\PhD\Studies\unload\Data\1_subGen\Plots\ID_norm_mean.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57" name="Text Box 257"/>
                        <wps:cNvSpPr txBox="1"/>
                        <wps:spPr>
                          <a:xfrm>
                            <a:off x="0" y="5422265"/>
                            <a:ext cx="7919720" cy="6210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21E77F"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1</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A0509D0" id="Group 255" o:spid="_x0000_s1056" style="position:absolute;margin-left:0;margin-top:0;width:623.6pt;height:426.95pt;rotation:-90;z-index:251635712;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">
                <v:shape id="Picture 256" o:spid="_x0000_s1057"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">
                  <v:imagedata r:id="rId28" o:title="ID_norm_mean"/>
                </v:shape>
                <v:shape id="Text Box 257" o:spid="_x0000_s1058"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9wW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J29wOxOOgFz+AQAA//8DAFBLAQItABQABgAIAAAAIQDb4fbL7gAAAIUBAAATAAAAAAAA&#10;AAAAAAAAAAAAAABbQ29udGVudF9UeXBlc10ueG1sUEsBAi0AFAAGAAgAAAAhAFr0LFu/AAAAFQEA&#10;AAsAAAAAAAAAAAAAAAAAHwEAAF9yZWxzLy5yZWxzUEsBAi0AFAAGAAgAAAAhAC7r3BbHAAAA3AAA&#10;AA8AAAAAAAAAAAAAAAAABwIAAGRycy9kb3ducmV2LnhtbFBLBQYAAAAAAwADALcAAAD7AgAAAAA=&#10;" filled="f" stroked="f" strokeweight=".5pt">
                  <v:textbox>
                    <w:txbxContent>
                      <w:p w14:paraId="5B21E77F"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1</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1439B19C"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36736" behindDoc="0" locked="0" layoutInCell="1" allowOverlap="1" wp14:anchorId="48D12F64" wp14:editId="1C13F742">
                <wp:simplePos x="0" y="0"/>
                <wp:positionH relativeFrom="margin">
                  <wp:align>center</wp:align>
                </wp:positionH>
                <wp:positionV relativeFrom="margin">
                  <wp:align>center</wp:align>
                </wp:positionV>
                <wp:extent cx="7919720" cy="5629886"/>
                <wp:effectExtent l="2222" t="0" r="7303" b="7302"/>
                <wp:wrapNone/>
                <wp:docPr id="258" name="Group 258"/>
                <wp:cNvGraphicFramePr/>
                <a:graphic xmlns:a="http://schemas.openxmlformats.org/drawingml/2006/main">
                  <a:graphicData uri="http://schemas.microsoft.com/office/word/2010/wordprocessingGroup">
                    <wpg:wgp>
                      <wpg:cNvGrpSpPr/>
                      <wpg:grpSpPr>
                        <a:xfrm rot="16200000">
                          <a:off x="0" y="0"/>
                          <a:ext cx="7919720" cy="5629886"/>
                          <a:chOff x="0" y="621102"/>
                          <a:chExt cx="7919720" cy="5629886"/>
                        </a:xfrm>
                      </wpg:grpSpPr>
                      <pic:pic xmlns:pic="http://schemas.openxmlformats.org/drawingml/2006/picture">
                        <pic:nvPicPr>
                          <pic:cNvPr id="259" name="Picture 259" descr="D:\PhD\Studies\unload\Data\1_subGen\Plots\IDres_norm_mean.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60" name="Text Box 260"/>
                        <wps:cNvSpPr txBox="1"/>
                        <wps:spPr>
                          <a:xfrm>
                            <a:off x="0" y="5431502"/>
                            <a:ext cx="7919720" cy="8194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D50A50"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2</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8D12F64" id="Group 258" o:spid="_x0000_s1059" style="position:absolute;margin-left:0;margin-top:0;width:623.6pt;height:443.3pt;rotation:-90;z-index:251636736;mso-position-horizontal:center;mso-position-horizontal-relative:margin;mso-position-vertical:center;mso-position-vertical-relative:margin;mso-height-relative:margin" coordorigin=",6211" coordsize="79197,56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">
                <v:shape id="Picture 259" o:spid="_x0000_s1060"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">
                  <v:imagedata r:id="rId30" o:title="IDres_norm_mean"/>
                </v:shape>
                <v:shape id="Text Box 260" o:spid="_x0000_s1061" type="#_x0000_t202" style="position:absolute;top:54315;width:79197;height:8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" filled="f" stroked="f" strokeweight=".5pt">
                  <v:textbox>
                    <w:txbxContent>
                      <w:p w14:paraId="1ED50A50"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2</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045F717C"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37760" behindDoc="0" locked="0" layoutInCell="1" allowOverlap="1" wp14:anchorId="45014FFB" wp14:editId="5E662214">
                <wp:simplePos x="0" y="0"/>
                <wp:positionH relativeFrom="margin">
                  <wp:align>center</wp:align>
                </wp:positionH>
                <wp:positionV relativeFrom="margin">
                  <wp:align>center</wp:align>
                </wp:positionV>
                <wp:extent cx="7967345" cy="5422249"/>
                <wp:effectExtent l="0" t="3492" r="0" b="0"/>
                <wp:wrapNone/>
                <wp:docPr id="261" name="Group 261"/>
                <wp:cNvGraphicFramePr/>
                <a:graphic xmlns:a="http://schemas.openxmlformats.org/drawingml/2006/main">
                  <a:graphicData uri="http://schemas.microsoft.com/office/word/2010/wordprocessingGroup">
                    <wpg:wgp>
                      <wpg:cNvGrpSpPr/>
                      <wpg:grpSpPr>
                        <a:xfrm rot="16200000">
                          <a:off x="0" y="0"/>
                          <a:ext cx="7967345" cy="5422249"/>
                          <a:chOff x="-47625" y="621102"/>
                          <a:chExt cx="7967345" cy="5422249"/>
                        </a:xfrm>
                      </wpg:grpSpPr>
                      <pic:pic xmlns:pic="http://schemas.openxmlformats.org/drawingml/2006/picture">
                        <pic:nvPicPr>
                          <pic:cNvPr id="262" name="Picture 262" descr="D:\PhD\Studies\unload\Data\1_subGen\Plots\ID_fast_mean.pn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63" name="Text Box 263"/>
                        <wps:cNvSpPr txBox="1"/>
                        <wps:spPr>
                          <a:xfrm>
                            <a:off x="-47625" y="5422265"/>
                            <a:ext cx="7919720" cy="6210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9A735D"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3</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fast walking speed; values for each trial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5014FFB" id="Group 261" o:spid="_x0000_s1062" style="position:absolute;margin-left:0;margin-top:0;width:627.35pt;height:426.95pt;rotation:-90;z-index:251637760;mso-position-horizontal:center;mso-position-horizontal-relative:margin;mso-position-vertical:center;mso-position-vertical-relative:margin;mso-width-relative:margin" coordorigin="-476,6211" coordsize="79673,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">
                <v:shape id="Picture 262" o:spid="_x0000_s1063"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">
                  <v:imagedata r:id="rId32" o:title="ID_fast_mean"/>
                </v:shape>
                <v:shape id="Text Box 263" o:spid="_x0000_s1064" type="#_x0000_t202" style="position:absolute;left:-476;top:54222;width:79196;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159A735D"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3</w:t>
                        </w:r>
                        <w:r w:rsidRPr="000E7E6A">
                          <w:rPr>
                            <w:rStyle w:val="figLabel"/>
                          </w:rPr>
                          <w:fldChar w:fldCharType="end"/>
                        </w:r>
                        <w:r>
                          <w:t>: G</w:t>
                        </w:r>
                        <w:r w:rsidRPr="00497DB4">
                          <w:t>eneralized</w:t>
                        </w:r>
                        <w:r>
                          <w:t xml:space="preserve"> moment trajectories at the hip, knee and ankle of </w:t>
                        </w:r>
                        <w:r>
                          <w:rPr>
                            <w:i/>
                          </w:rPr>
                          <w:t>p01</w:t>
                        </w:r>
                        <w:r>
                          <w:t xml:space="preserve"> for the trials at a fast walking speed; values for each trial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5C916448"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38784" behindDoc="0" locked="0" layoutInCell="1" allowOverlap="1" wp14:anchorId="0F364790" wp14:editId="3064212D">
                <wp:simplePos x="0" y="0"/>
                <wp:positionH relativeFrom="margin">
                  <wp:align>center</wp:align>
                </wp:positionH>
                <wp:positionV relativeFrom="margin">
                  <wp:align>center</wp:align>
                </wp:positionV>
                <wp:extent cx="7919720" cy="5422249"/>
                <wp:effectExtent l="0" t="8255" r="0" b="0"/>
                <wp:wrapNone/>
                <wp:docPr id="264" name="Group 264"/>
                <wp:cNvGraphicFramePr/>
                <a:graphic xmlns:a="http://schemas.openxmlformats.org/drawingml/2006/main">
                  <a:graphicData uri="http://schemas.microsoft.com/office/word/2010/wordprocessingGroup">
                    <wpg:wgp>
                      <wpg:cNvGrpSpPr/>
                      <wpg:grpSpPr>
                        <a:xfrm rot="16200000">
                          <a:off x="0" y="0"/>
                          <a:ext cx="7919720" cy="5422249"/>
                          <a:chOff x="0" y="621102"/>
                          <a:chExt cx="7919720" cy="5422249"/>
                        </a:xfrm>
                      </wpg:grpSpPr>
                      <pic:pic xmlns:pic="http://schemas.openxmlformats.org/drawingml/2006/picture">
                        <pic:nvPicPr>
                          <pic:cNvPr id="265" name="Picture 265" descr="D:\PhD\Studies\unload\Data\1_subGen\Plots\IDres_fast_mean.pn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66" name="Text Box 266"/>
                        <wps:cNvSpPr txBox="1"/>
                        <wps:spPr>
                          <a:xfrm>
                            <a:off x="0" y="5422265"/>
                            <a:ext cx="7919720" cy="6210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C86D88"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4</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fast walking speed; values for each trial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F364790" id="Group 264" o:spid="_x0000_s1065" style="position:absolute;margin-left:0;margin-top:0;width:623.6pt;height:426.95pt;rotation:-90;z-index:251638784;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">
                <v:shape id="Picture 265" o:spid="_x0000_s1066"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">
                  <v:imagedata r:id="rId34" o:title="IDres_fast_mean"/>
                </v:shape>
                <v:shape id="Text Box 266" o:spid="_x0000_s1067"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" filled="f" stroked="f" strokeweight=".5pt">
                  <v:textbox>
                    <w:txbxContent>
                      <w:p w14:paraId="30C86D88"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4</w:t>
                        </w:r>
                        <w:r w:rsidRPr="000E7E6A">
                          <w:rPr>
                            <w:rStyle w:val="figLabel"/>
                          </w:rPr>
                          <w:fldChar w:fldCharType="end"/>
                        </w:r>
                        <w:r>
                          <w:t>: G</w:t>
                        </w:r>
                        <w:r w:rsidRPr="00497DB4">
                          <w:t>eneralized</w:t>
                        </w:r>
                        <w:r>
                          <w:t xml:space="preserve"> moment and force trajectories at the ground-pelvis joint of </w:t>
                        </w:r>
                        <w:r>
                          <w:rPr>
                            <w:i/>
                          </w:rPr>
                          <w:t>p01</w:t>
                        </w:r>
                        <w:r>
                          <w:t xml:space="preserve"> for the trials at a fast walking speed; values for each trial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50C10DE0"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39808" behindDoc="0" locked="0" layoutInCell="1" allowOverlap="1" wp14:anchorId="0C59883A" wp14:editId="61CBDA7B">
                <wp:simplePos x="0" y="0"/>
                <wp:positionH relativeFrom="margin">
                  <wp:align>center</wp:align>
                </wp:positionH>
                <wp:positionV relativeFrom="margin">
                  <wp:align>center</wp:align>
                </wp:positionV>
                <wp:extent cx="7919720" cy="5427011"/>
                <wp:effectExtent l="8255" t="0" r="0" b="0"/>
                <wp:wrapNone/>
                <wp:docPr id="267" name="Group 267"/>
                <wp:cNvGraphicFramePr/>
                <a:graphic xmlns:a="http://schemas.openxmlformats.org/drawingml/2006/main">
                  <a:graphicData uri="http://schemas.microsoft.com/office/word/2010/wordprocessingGroup">
                    <wpg:wgp>
                      <wpg:cNvGrpSpPr/>
                      <wpg:grpSpPr>
                        <a:xfrm rot="16200000">
                          <a:off x="0" y="0"/>
                          <a:ext cx="7919720" cy="5427011"/>
                          <a:chOff x="0" y="0"/>
                          <a:chExt cx="7919720" cy="5427011"/>
                        </a:xfrm>
                      </wpg:grpSpPr>
                      <pic:pic xmlns:pic="http://schemas.openxmlformats.org/drawingml/2006/picture">
                        <pic:nvPicPr>
                          <pic:cNvPr id="268" name="Picture 268" descr="D:\PhD\Studies\unload\Data\2_subGC6\Plots\ID_norm_mean.pn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919720" cy="4801235"/>
                          </a:xfrm>
                          <a:prstGeom prst="rect">
                            <a:avLst/>
                          </a:prstGeom>
                          <a:noFill/>
                          <a:ln>
                            <a:noFill/>
                          </a:ln>
                        </pic:spPr>
                      </pic:pic>
                      <wps:wsp>
                        <wps:cNvPr id="269" name="Text Box 269"/>
                        <wps:cNvSpPr txBox="1"/>
                        <wps:spPr>
                          <a:xfrm>
                            <a:off x="0" y="4805917"/>
                            <a:ext cx="7919720" cy="6210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0F0E93"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5</w:t>
                              </w:r>
                              <w:r w:rsidRPr="000E7E6A">
                                <w:rPr>
                                  <w:rStyle w:val="figLabel"/>
                                </w:rPr>
                                <w:fldChar w:fldCharType="end"/>
                              </w:r>
                              <w:r>
                                <w:t>: G</w:t>
                              </w:r>
                              <w:r w:rsidRPr="00497DB4">
                                <w:t>eneralized</w:t>
                              </w:r>
                              <w:r>
                                <w:t xml:space="preserve"> moment trajectories at the hip, knee and ankle of </w:t>
                              </w:r>
                              <w:r>
                                <w:rPr>
                                  <w:i/>
                                </w:rPr>
                                <w:t>p02</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C59883A" id="Group 267" o:spid="_x0000_s1068" style="position:absolute;margin-left:0;margin-top:0;width:623.6pt;height:427.3pt;rotation:-90;z-index:251639808;mso-position-horizontal:center;mso-position-horizontal-relative:margin;mso-position-vertical:center;mso-position-vertical-relative:margin" coordsize="79197,54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">
                <v:shape id="Picture 268" o:spid="_x0000_s1069" type="#_x0000_t75" style="position:absolute;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">
                  <v:imagedata r:id="rId36" o:title="ID_norm_mean"/>
                </v:shape>
                <v:shape id="Text Box 269" o:spid="_x0000_s1070" type="#_x0000_t202" style="position:absolute;top:48059;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" filled="f" stroked="f" strokeweight=".5pt">
                  <v:textbox>
                    <w:txbxContent>
                      <w:p w14:paraId="7D0F0E93"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5</w:t>
                        </w:r>
                        <w:r w:rsidRPr="000E7E6A">
                          <w:rPr>
                            <w:rStyle w:val="figLabel"/>
                          </w:rPr>
                          <w:fldChar w:fldCharType="end"/>
                        </w:r>
                        <w:r>
                          <w:t>: G</w:t>
                        </w:r>
                        <w:r w:rsidRPr="00497DB4">
                          <w:t>eneralized</w:t>
                        </w:r>
                        <w:r>
                          <w:t xml:space="preserve"> moment trajectories at the hip, knee and ankle of </w:t>
                        </w:r>
                        <w:r>
                          <w:rPr>
                            <w:i/>
                          </w:rPr>
                          <w:t>p02</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193E1D8C"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9024" behindDoc="0" locked="0" layoutInCell="1" allowOverlap="1" wp14:anchorId="6489907A" wp14:editId="0C787276">
                <wp:simplePos x="0" y="0"/>
                <wp:positionH relativeFrom="margin">
                  <wp:align>center</wp:align>
                </wp:positionH>
                <wp:positionV relativeFrom="margin">
                  <wp:align>center</wp:align>
                </wp:positionV>
                <wp:extent cx="7919720" cy="5726237"/>
                <wp:effectExtent l="0" t="7938" r="0" b="0"/>
                <wp:wrapNone/>
                <wp:docPr id="270" name="Group 270"/>
                <wp:cNvGraphicFramePr/>
                <a:graphic xmlns:a="http://schemas.openxmlformats.org/drawingml/2006/main">
                  <a:graphicData uri="http://schemas.microsoft.com/office/word/2010/wordprocessingGroup">
                    <wpg:wgp>
                      <wpg:cNvGrpSpPr/>
                      <wpg:grpSpPr>
                        <a:xfrm rot="16200000">
                          <a:off x="0" y="0"/>
                          <a:ext cx="7919720" cy="5726237"/>
                          <a:chOff x="0" y="0"/>
                          <a:chExt cx="7919720" cy="5726237"/>
                        </a:xfrm>
                      </wpg:grpSpPr>
                      <pic:pic xmlns:pic="http://schemas.openxmlformats.org/drawingml/2006/picture">
                        <pic:nvPicPr>
                          <pic:cNvPr id="272" name="Picture 272" descr="D:\PhD\Studies\unload\Data\2_subGC6\Plots\IDres_norm_mean.pn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919720" cy="4801235"/>
                          </a:xfrm>
                          <a:prstGeom prst="rect">
                            <a:avLst/>
                          </a:prstGeom>
                          <a:noFill/>
                          <a:ln>
                            <a:noFill/>
                          </a:ln>
                        </pic:spPr>
                      </pic:pic>
                      <wps:wsp>
                        <wps:cNvPr id="271" name="Text Box 271"/>
                        <wps:cNvSpPr txBox="1"/>
                        <wps:spPr>
                          <a:xfrm>
                            <a:off x="0" y="4837814"/>
                            <a:ext cx="7919720" cy="8884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0A2C5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6</w:t>
                              </w:r>
                              <w:r w:rsidRPr="000E7E6A">
                                <w:rPr>
                                  <w:rStyle w:val="figLabel"/>
                                </w:rPr>
                                <w:fldChar w:fldCharType="end"/>
                              </w:r>
                              <w:r>
                                <w:rPr>
                                  <w:rStyle w:val="figLabel"/>
                                </w:rPr>
                                <w:t>:</w:t>
                              </w:r>
                              <w:r>
                                <w:t xml:space="preserve"> G</w:t>
                              </w:r>
                              <w:r w:rsidRPr="00497DB4">
                                <w:t>eneralized</w:t>
                              </w:r>
                              <w:r>
                                <w:t xml:space="preserve"> moment and force trajectories at the ground-pelvis joint of </w:t>
                              </w:r>
                              <w:r>
                                <w:rPr>
                                  <w:i/>
                                </w:rPr>
                                <w:t>p02</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489907A" id="Group 270" o:spid="_x0000_s1071" style="position:absolute;margin-left:0;margin-top:0;width:623.6pt;height:450.9pt;rotation:-90;z-index:251649024;mso-position-horizontal:center;mso-position-horizontal-relative:margin;mso-position-vertical:center;mso-position-vertical-relative:margin" coordsize="79197,57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">
                <v:shape id="Picture 272" o:spid="_x0000_s1072" type="#_x0000_t75" style="position:absolute;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">
                  <v:imagedata r:id="rId38" o:title="IDres_norm_mean"/>
                </v:shape>
                <v:shape id="Text Box 271" o:spid="_x0000_s1073" type="#_x0000_t202" style="position:absolute;top:48378;width:79197;height:8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2Z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m8LfmXgE5PIXAAD//wMAUEsBAi0AFAAGAAgAAAAhANvh9svuAAAAhQEAABMAAAAAAAAA&#10;AAAAAAAAAAAAAFtDb250ZW50X1R5cGVzXS54bWxQSwECLQAUAAYACAAAACEAWvQsW78AAAAVAQAA&#10;CwAAAAAAAAAAAAAAAAAfAQAAX3JlbHMvLnJlbHNQSwECLQAUAAYACAAAACEAhfu9mcYAAADcAAAA&#10;DwAAAAAAAAAAAAAAAAAHAgAAZHJzL2Rvd25yZXYueG1sUEsFBgAAAAADAAMAtwAAAPoCAAAAAA==&#10;" filled="f" stroked="f" strokeweight=".5pt">
                  <v:textbox>
                    <w:txbxContent>
                      <w:p w14:paraId="680A2C5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6</w:t>
                        </w:r>
                        <w:r w:rsidRPr="000E7E6A">
                          <w:rPr>
                            <w:rStyle w:val="figLabel"/>
                          </w:rPr>
                          <w:fldChar w:fldCharType="end"/>
                        </w:r>
                        <w:r>
                          <w:rPr>
                            <w:rStyle w:val="figLabel"/>
                          </w:rPr>
                          <w:t>:</w:t>
                        </w:r>
                        <w:r>
                          <w:t xml:space="preserve"> G</w:t>
                        </w:r>
                        <w:r w:rsidRPr="00497DB4">
                          <w:t>eneralized</w:t>
                        </w:r>
                        <w:r>
                          <w:t xml:space="preserve"> moment and force trajectories at the ground-pelvis joint of </w:t>
                        </w:r>
                        <w:r>
                          <w:rPr>
                            <w:i/>
                          </w:rPr>
                          <w:t>p02</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7F004F29"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0832" behindDoc="0" locked="0" layoutInCell="1" allowOverlap="1" wp14:anchorId="03CBE00E" wp14:editId="3F5F1BA1">
                <wp:simplePos x="0" y="0"/>
                <wp:positionH relativeFrom="margin">
                  <wp:align>center</wp:align>
                </wp:positionH>
                <wp:positionV relativeFrom="margin">
                  <wp:align>center</wp:align>
                </wp:positionV>
                <wp:extent cx="7919720" cy="5412616"/>
                <wp:effectExtent l="0" t="3493" r="1588" b="1587"/>
                <wp:wrapNone/>
                <wp:docPr id="273" name="Group 273"/>
                <wp:cNvGraphicFramePr/>
                <a:graphic xmlns:a="http://schemas.openxmlformats.org/drawingml/2006/main">
                  <a:graphicData uri="http://schemas.microsoft.com/office/word/2010/wordprocessingGroup">
                    <wpg:wgp>
                      <wpg:cNvGrpSpPr/>
                      <wpg:grpSpPr>
                        <a:xfrm rot="16200000">
                          <a:off x="0" y="0"/>
                          <a:ext cx="7919720" cy="5412616"/>
                          <a:chOff x="0" y="638355"/>
                          <a:chExt cx="7919720" cy="5412616"/>
                        </a:xfrm>
                      </wpg:grpSpPr>
                      <pic:pic xmlns:pic="http://schemas.openxmlformats.org/drawingml/2006/picture">
                        <pic:nvPicPr>
                          <pic:cNvPr id="274" name="Picture 274" descr="D:\PhD\Studies\unload\Data\3_subMDP\Plots\ID_norm_mean.pn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638355"/>
                            <a:ext cx="7919720" cy="4801235"/>
                          </a:xfrm>
                          <a:prstGeom prst="rect">
                            <a:avLst/>
                          </a:prstGeom>
                          <a:noFill/>
                          <a:ln>
                            <a:noFill/>
                          </a:ln>
                        </pic:spPr>
                      </pic:pic>
                      <wps:wsp>
                        <wps:cNvPr id="275" name="Text Box 275"/>
                        <wps:cNvSpPr txBox="1"/>
                        <wps:spPr>
                          <a:xfrm>
                            <a:off x="0" y="5429885"/>
                            <a:ext cx="7919720" cy="6210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18ED0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7</w:t>
                              </w:r>
                              <w:r w:rsidRPr="000E7E6A">
                                <w:rPr>
                                  <w:rStyle w:val="figLabel"/>
                                </w:rPr>
                                <w:fldChar w:fldCharType="end"/>
                              </w:r>
                              <w:r>
                                <w:t>: G</w:t>
                              </w:r>
                              <w:r w:rsidRPr="00497DB4">
                                <w:t>eneralized</w:t>
                              </w:r>
                              <w:r>
                                <w:t xml:space="preserve"> moment trajectories at the hip, knee and ankle of </w:t>
                              </w:r>
                              <w:r>
                                <w:rPr>
                                  <w:i/>
                                </w:rPr>
                                <w:t>p03</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CBE00E" id="Group 273" o:spid="_x0000_s1074" style="position:absolute;margin-left:0;margin-top:0;width:623.6pt;height:426.2pt;rotation:-90;z-index:251640832;mso-position-horizontal:center;mso-position-horizontal-relative:margin;mso-position-vertical:center;mso-position-vertical-relative:margin;mso-height-relative:margin" coordorigin=",6383" coordsize="79197,54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">
                <v:shape id="Picture 274" o:spid="_x0000_s1075" type="#_x0000_t75" style="position:absolute;top:6383;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">
                  <v:imagedata r:id="rId40" o:title="ID_norm_mean"/>
                </v:shape>
                <v:shape id="Text Box 275" o:spid="_x0000_s1076" type="#_x0000_t202" style="position:absolute;top:54298;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Lua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vyVwOxOOgFz+AQAA//8DAFBLAQItABQABgAIAAAAIQDb4fbL7gAAAIUBAAATAAAAAAAA&#10;AAAAAAAAAAAAAABbQ29udGVudF9UeXBlc10ueG1sUEsBAi0AFAAGAAgAAAAhAFr0LFu/AAAAFQEA&#10;AAsAAAAAAAAAAAAAAAAAHwEAAF9yZWxzLy5yZWxzUEsBAi0AFAAGAAgAAAAhAPrAu5rHAAAA3AAA&#10;AA8AAAAAAAAAAAAAAAAABwIAAGRycy9kb3ducmV2LnhtbFBLBQYAAAAAAwADALcAAAD7AgAAAAA=&#10;" filled="f" stroked="f" strokeweight=".5pt">
                  <v:textbox>
                    <w:txbxContent>
                      <w:p w14:paraId="4918ED05"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7</w:t>
                        </w:r>
                        <w:r w:rsidRPr="000E7E6A">
                          <w:rPr>
                            <w:rStyle w:val="figLabel"/>
                          </w:rPr>
                          <w:fldChar w:fldCharType="end"/>
                        </w:r>
                        <w:r>
                          <w:t>: G</w:t>
                        </w:r>
                        <w:r w:rsidRPr="00497DB4">
                          <w:t>eneralized</w:t>
                        </w:r>
                        <w:r>
                          <w:t xml:space="preserve"> moment trajectories at the hip, knee and ankle of </w:t>
                        </w:r>
                        <w:r>
                          <w:rPr>
                            <w:i/>
                          </w:rPr>
                          <w:t>p03</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49E9C6CA"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1856" behindDoc="0" locked="0" layoutInCell="1" allowOverlap="1" wp14:anchorId="3EB3BF36" wp14:editId="10BB5EA6">
                <wp:simplePos x="0" y="0"/>
                <wp:positionH relativeFrom="margin">
                  <wp:align>center</wp:align>
                </wp:positionH>
                <wp:positionV relativeFrom="margin">
                  <wp:align>center</wp:align>
                </wp:positionV>
                <wp:extent cx="7967345" cy="5696025"/>
                <wp:effectExtent l="0" t="7302" r="7302" b="0"/>
                <wp:wrapNone/>
                <wp:docPr id="276" name="Group 276"/>
                <wp:cNvGraphicFramePr/>
                <a:graphic xmlns:a="http://schemas.openxmlformats.org/drawingml/2006/main">
                  <a:graphicData uri="http://schemas.microsoft.com/office/word/2010/wordprocessingGroup">
                    <wpg:wgp>
                      <wpg:cNvGrpSpPr/>
                      <wpg:grpSpPr>
                        <a:xfrm rot="16200000">
                          <a:off x="0" y="0"/>
                          <a:ext cx="7967345" cy="5696025"/>
                          <a:chOff x="-47625" y="888521"/>
                          <a:chExt cx="7967345" cy="5696025"/>
                        </a:xfrm>
                      </wpg:grpSpPr>
                      <pic:pic xmlns:pic="http://schemas.openxmlformats.org/drawingml/2006/picture">
                        <pic:nvPicPr>
                          <pic:cNvPr id="277" name="Picture 277" descr="D:\PhD\Studies\unload\Data\3_subMDP\Plots\IDres_norm_mean.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888521"/>
                            <a:ext cx="7919720" cy="4801235"/>
                          </a:xfrm>
                          <a:prstGeom prst="rect">
                            <a:avLst/>
                          </a:prstGeom>
                          <a:noFill/>
                          <a:ln>
                            <a:noFill/>
                          </a:ln>
                        </pic:spPr>
                      </pic:pic>
                      <wps:wsp>
                        <wps:cNvPr id="278" name="Text Box 278"/>
                        <wps:cNvSpPr txBox="1"/>
                        <wps:spPr>
                          <a:xfrm>
                            <a:off x="-47625" y="5696147"/>
                            <a:ext cx="7919720" cy="8883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4BFDB7"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8</w:t>
                              </w:r>
                              <w:r w:rsidRPr="000E7E6A">
                                <w:rPr>
                                  <w:rStyle w:val="figLabel"/>
                                </w:rPr>
                                <w:fldChar w:fldCharType="end"/>
                              </w:r>
                              <w:r>
                                <w:t>: G</w:t>
                              </w:r>
                              <w:r w:rsidRPr="00497DB4">
                                <w:t>eneralized</w:t>
                              </w:r>
                              <w:r>
                                <w:t xml:space="preserve"> moment and force trajectories at the ground-pelvis joint of </w:t>
                              </w:r>
                              <w:r>
                                <w:rPr>
                                  <w:i/>
                                </w:rPr>
                                <w:t>p03</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B3BF36" id="Group 276" o:spid="_x0000_s1077" style="position:absolute;margin-left:0;margin-top:0;width:627.35pt;height:448.5pt;rotation:-90;z-index:251641856;mso-position-horizontal:center;mso-position-horizontal-relative:margin;mso-position-vertical:center;mso-position-vertical-relative:margin;mso-width-relative:margin;mso-height-relative:margin" coordorigin="-476,8885" coordsize="79673,56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">
                <v:shape id="Picture 277" o:spid="_x0000_s1078" type="#_x0000_t75" style="position:absolute;top:8885;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">
                  <v:imagedata r:id="rId42" o:title="IDres_norm_mean"/>
                </v:shape>
                <v:shape id="Text Box 278" o:spid="_x0000_s1079" type="#_x0000_t202" style="position:absolute;left:-476;top:56961;width:79196;height:8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" filled="f" stroked="f" strokeweight=".5pt">
                  <v:textbox>
                    <w:txbxContent>
                      <w:p w14:paraId="134BFDB7"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8</w:t>
                        </w:r>
                        <w:r w:rsidRPr="000E7E6A">
                          <w:rPr>
                            <w:rStyle w:val="figLabel"/>
                          </w:rPr>
                          <w:fldChar w:fldCharType="end"/>
                        </w:r>
                        <w:r>
                          <w:t>: G</w:t>
                        </w:r>
                        <w:r w:rsidRPr="00497DB4">
                          <w:t>eneralized</w:t>
                        </w:r>
                        <w:r>
                          <w:t xml:space="preserve"> moment and force trajectories at the ground-pelvis joint of </w:t>
                        </w:r>
                        <w:r>
                          <w:rPr>
                            <w:i/>
                          </w:rPr>
                          <w:t>p03</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287C06A1"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2880" behindDoc="0" locked="0" layoutInCell="1" allowOverlap="1" wp14:anchorId="7F2ACC95" wp14:editId="27F77EDE">
                <wp:simplePos x="0" y="0"/>
                <wp:positionH relativeFrom="margin">
                  <wp:align>center</wp:align>
                </wp:positionH>
                <wp:positionV relativeFrom="margin">
                  <wp:align>center</wp:align>
                </wp:positionV>
                <wp:extent cx="7919720" cy="5422149"/>
                <wp:effectExtent l="0" t="8255" r="0" b="0"/>
                <wp:wrapNone/>
                <wp:docPr id="279" name="Group 279"/>
                <wp:cNvGraphicFramePr/>
                <a:graphic xmlns:a="http://schemas.openxmlformats.org/drawingml/2006/main">
                  <a:graphicData uri="http://schemas.microsoft.com/office/word/2010/wordprocessingGroup">
                    <wpg:wgp>
                      <wpg:cNvGrpSpPr/>
                      <wpg:grpSpPr>
                        <a:xfrm rot="16200000">
                          <a:off x="0" y="0"/>
                          <a:ext cx="7919720" cy="5422149"/>
                          <a:chOff x="0" y="638355"/>
                          <a:chExt cx="7919720" cy="5422149"/>
                        </a:xfrm>
                      </wpg:grpSpPr>
                      <pic:pic xmlns:pic="http://schemas.openxmlformats.org/drawingml/2006/picture">
                        <pic:nvPicPr>
                          <pic:cNvPr id="280" name="Picture 280" descr="D:\PhD\Studies\unload\Data\4_subMultiSim\Plots\ID_slow_mean.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638355"/>
                            <a:ext cx="7919720" cy="4801235"/>
                          </a:xfrm>
                          <a:prstGeom prst="rect">
                            <a:avLst/>
                          </a:prstGeom>
                          <a:noFill/>
                          <a:ln>
                            <a:noFill/>
                          </a:ln>
                        </pic:spPr>
                      </pic:pic>
                      <wps:wsp>
                        <wps:cNvPr id="281" name="Text Box 281"/>
                        <wps:cNvSpPr txBox="1"/>
                        <wps:spPr>
                          <a:xfrm>
                            <a:off x="0" y="5439410"/>
                            <a:ext cx="7919720" cy="6210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FF9A1D"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9</w:t>
                              </w:r>
                              <w:r w:rsidRPr="000E7E6A">
                                <w:rPr>
                                  <w:rStyle w:val="figLabel"/>
                                </w:rPr>
                                <w:fldChar w:fldCharType="end"/>
                              </w:r>
                              <w:r>
                                <w:t>: G</w:t>
                              </w:r>
                              <w:r w:rsidRPr="00497DB4">
                                <w:t>eneralized</w:t>
                              </w:r>
                              <w:r>
                                <w:t xml:space="preserve"> moment trajectories at the hip, knee and ankle of </w:t>
                              </w:r>
                              <w:r>
                                <w:rPr>
                                  <w:i/>
                                </w:rPr>
                                <w:t>p04</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F2ACC95" id="Group 279" o:spid="_x0000_s1080" style="position:absolute;margin-left:0;margin-top:0;width:623.6pt;height:426.95pt;rotation:-90;z-index:251642880;mso-position-horizontal:center;mso-position-horizontal-relative:margin;mso-position-vertical:center;mso-position-vertical-relative:margin;mso-height-relative:margin" coordorigin=",6383" coordsize="79197,54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">
                <v:shape id="Picture 280" o:spid="_x0000_s1081" type="#_x0000_t75" style="position:absolute;top:6383;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">
                  <v:imagedata r:id="rId44" o:title="ID_slow_mean"/>
                </v:shape>
                <v:shape id="Text Box 281" o:spid="_x0000_s1082" type="#_x0000_t202" style="position:absolute;top:54394;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" filled="f" stroked="f" strokeweight=".5pt">
                  <v:textbox>
                    <w:txbxContent>
                      <w:p w14:paraId="6FFF9A1D"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19</w:t>
                        </w:r>
                        <w:r w:rsidRPr="000E7E6A">
                          <w:rPr>
                            <w:rStyle w:val="figLabel"/>
                          </w:rPr>
                          <w:fldChar w:fldCharType="end"/>
                        </w:r>
                        <w:r>
                          <w:t>: G</w:t>
                        </w:r>
                        <w:r w:rsidRPr="00497DB4">
                          <w:t>eneralized</w:t>
                        </w:r>
                        <w:r>
                          <w:t xml:space="preserve"> moment trajectories at the hip, knee and ankle of </w:t>
                        </w:r>
                        <w:r>
                          <w:rPr>
                            <w:i/>
                          </w:rPr>
                          <w:t>p04</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391720C3"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3904" behindDoc="0" locked="0" layoutInCell="1" allowOverlap="1" wp14:anchorId="5CCAE589" wp14:editId="6ED49F45">
                <wp:simplePos x="0" y="0"/>
                <wp:positionH relativeFrom="margin">
                  <wp:align>center</wp:align>
                </wp:positionH>
                <wp:positionV relativeFrom="margin">
                  <wp:align>center</wp:align>
                </wp:positionV>
                <wp:extent cx="7919720" cy="5422249"/>
                <wp:effectExtent l="0" t="8255" r="0" b="0"/>
                <wp:wrapNone/>
                <wp:docPr id="282" name="Group 282"/>
                <wp:cNvGraphicFramePr/>
                <a:graphic xmlns:a="http://schemas.openxmlformats.org/drawingml/2006/main">
                  <a:graphicData uri="http://schemas.microsoft.com/office/word/2010/wordprocessingGroup">
                    <wpg:wgp>
                      <wpg:cNvGrpSpPr/>
                      <wpg:grpSpPr>
                        <a:xfrm rot="16200000">
                          <a:off x="0" y="0"/>
                          <a:ext cx="7919720" cy="5422249"/>
                          <a:chOff x="0" y="621102"/>
                          <a:chExt cx="7919720" cy="5422249"/>
                        </a:xfrm>
                      </wpg:grpSpPr>
                      <pic:pic xmlns:pic="http://schemas.openxmlformats.org/drawingml/2006/picture">
                        <pic:nvPicPr>
                          <pic:cNvPr id="283" name="Picture 283" descr="D:\PhD\Studies\unload\Data\4_subMultiSim\Plots\IDres_slow_mean.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84" name="Text Box 284"/>
                        <wps:cNvSpPr txBox="1"/>
                        <wps:spPr>
                          <a:xfrm>
                            <a:off x="0" y="5422265"/>
                            <a:ext cx="7919720" cy="6210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DF196"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20</w:t>
                              </w:r>
                              <w:r w:rsidRPr="000E7E6A">
                                <w:rPr>
                                  <w:rStyle w:val="figLabel"/>
                                </w:rPr>
                                <w:fldChar w:fldCharType="end"/>
                              </w:r>
                              <w:r>
                                <w:t>: G</w:t>
                              </w:r>
                              <w:r w:rsidRPr="00497DB4">
                                <w:t>eneralized</w:t>
                              </w:r>
                              <w:r>
                                <w:t xml:space="preserve"> moment and force trajectories at the ground-pelvis joint of </w:t>
                              </w:r>
                              <w:r>
                                <w:rPr>
                                  <w:i/>
                                </w:rPr>
                                <w:t>p04</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CAE589" id="Group 282" o:spid="_x0000_s1083" style="position:absolute;margin-left:0;margin-top:0;width:623.6pt;height:426.95pt;rotation:-90;z-index:251643904;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">
                <v:shape id="Picture 283" o:spid="_x0000_s1084"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">
                  <v:imagedata r:id="rId46" o:title="IDres_slow_mean"/>
                </v:shape>
                <v:shape id="Text Box 284" o:spid="_x0000_s1085"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W4mxwAAANwAAAAPAAAAZHJzL2Rvd25yZXYueG1sRI9Pa8JA&#10;FMTvhX6H5RV6qxtDW0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KBZbibHAAAA3AAA&#10;AA8AAAAAAAAAAAAAAAAABwIAAGRycy9kb3ducmV2LnhtbFBLBQYAAAAAAwADALcAAAD7AgAAAAA=&#10;" filled="f" stroked="f" strokeweight=".5pt">
                  <v:textbox>
                    <w:txbxContent>
                      <w:p w14:paraId="0CEDF196"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20</w:t>
                        </w:r>
                        <w:r w:rsidRPr="000E7E6A">
                          <w:rPr>
                            <w:rStyle w:val="figLabel"/>
                          </w:rPr>
                          <w:fldChar w:fldCharType="end"/>
                        </w:r>
                        <w:r>
                          <w:t>: G</w:t>
                        </w:r>
                        <w:r w:rsidRPr="00497DB4">
                          <w:t>eneralized</w:t>
                        </w:r>
                        <w:r>
                          <w:t xml:space="preserve"> moment and force trajectories at the ground-pelvis joint of </w:t>
                        </w:r>
                        <w:r>
                          <w:rPr>
                            <w:i/>
                          </w:rPr>
                          <w:t>p04</w:t>
                        </w:r>
                        <w:r>
                          <w:t xml:space="preserve"> for the trials at a slow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47509D40"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4928" behindDoc="0" locked="0" layoutInCell="1" allowOverlap="1" wp14:anchorId="6DEF067C" wp14:editId="05D8BCF6">
                <wp:simplePos x="0" y="0"/>
                <wp:positionH relativeFrom="margin">
                  <wp:align>center</wp:align>
                </wp:positionH>
                <wp:positionV relativeFrom="margin">
                  <wp:align>center</wp:align>
                </wp:positionV>
                <wp:extent cx="7919720" cy="5422228"/>
                <wp:effectExtent l="0" t="8255" r="0" b="0"/>
                <wp:wrapNone/>
                <wp:docPr id="285" name="Group 285"/>
                <wp:cNvGraphicFramePr/>
                <a:graphic xmlns:a="http://schemas.openxmlformats.org/drawingml/2006/main">
                  <a:graphicData uri="http://schemas.microsoft.com/office/word/2010/wordprocessingGroup">
                    <wpg:wgp>
                      <wpg:cNvGrpSpPr/>
                      <wpg:grpSpPr>
                        <a:xfrm rot="16200000">
                          <a:off x="0" y="0"/>
                          <a:ext cx="7919720" cy="5422228"/>
                          <a:chOff x="0" y="621102"/>
                          <a:chExt cx="7919720" cy="5422228"/>
                        </a:xfrm>
                      </wpg:grpSpPr>
                      <pic:pic xmlns:pic="http://schemas.openxmlformats.org/drawingml/2006/picture">
                        <pic:nvPicPr>
                          <pic:cNvPr id="286" name="Picture 286" descr="D:\PhD\Studies\unload\Data\4_subMultiSim\Plots\ID_norm_mean.pn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87" name="Text Box 287"/>
                        <wps:cNvSpPr txBox="1"/>
                        <wps:spPr>
                          <a:xfrm>
                            <a:off x="0" y="5422265"/>
                            <a:ext cx="7919720" cy="621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5217A6"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21</w:t>
                              </w:r>
                              <w:r w:rsidRPr="000E7E6A">
                                <w:rPr>
                                  <w:rStyle w:val="figLabel"/>
                                </w:rPr>
                                <w:fldChar w:fldCharType="end"/>
                              </w:r>
                              <w:r>
                                <w:t>: G</w:t>
                              </w:r>
                              <w:r w:rsidRPr="00497DB4">
                                <w:t>eneralized</w:t>
                              </w:r>
                              <w:r>
                                <w:t xml:space="preserve"> moment trajectories at the hip, knee and ankle of </w:t>
                              </w:r>
                              <w:r>
                                <w:rPr>
                                  <w:i/>
                                </w:rPr>
                                <w:t>p04</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DEF067C" id="Group 285" o:spid="_x0000_s1086" style="position:absolute;margin-left:0;margin-top:0;width:623.6pt;height:426.95pt;rotation:-90;z-index:251644928;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">
                <v:shape id="Picture 286" o:spid="_x0000_s1087"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">
                  <v:imagedata r:id="rId48" o:title="ID_norm_mean"/>
                </v:shape>
                <v:shape id="Text Box 287" o:spid="_x0000_s1088"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" filled="f" stroked="f" strokeweight=".5pt">
                  <v:textbox>
                    <w:txbxContent>
                      <w:p w14:paraId="525217A6" w14:textId="77777777" w:rsidR="00D1238E" w:rsidRPr="000E7E6A" w:rsidRDefault="00D1238E" w:rsidP="002A4C8F">
                        <w:pPr>
                          <w:pStyle w:val="Caption"/>
                          <w:rPr>
                            <w:rFonts w:cs="Times New Roman"/>
                            <w:noProof/>
                            <w:szCs w:val="24"/>
                          </w:rPr>
                        </w:pPr>
                        <w:r w:rsidRPr="000E7E6A">
                          <w:rPr>
                            <w:rStyle w:val="figLabel"/>
                          </w:rPr>
                          <w:t xml:space="preserve">Figure </w:t>
                        </w:r>
                        <w:r w:rsidRPr="000E7E6A">
                          <w:rPr>
                            <w:rStyle w:val="figLabel"/>
                          </w:rPr>
                          <w:fldChar w:fldCharType="begin"/>
                        </w:r>
                        <w:r w:rsidRPr="000E7E6A">
                          <w:rPr>
                            <w:rStyle w:val="figLabel"/>
                          </w:rPr>
                          <w:instrText xml:space="preserve"> SEQ Figure \* ARABIC </w:instrText>
                        </w:r>
                        <w:r w:rsidRPr="000E7E6A">
                          <w:rPr>
                            <w:rStyle w:val="figLabel"/>
                          </w:rPr>
                          <w:fldChar w:fldCharType="separate"/>
                        </w:r>
                        <w:r>
                          <w:rPr>
                            <w:rStyle w:val="figLabel"/>
                            <w:noProof/>
                          </w:rPr>
                          <w:t>21</w:t>
                        </w:r>
                        <w:r w:rsidRPr="000E7E6A">
                          <w:rPr>
                            <w:rStyle w:val="figLabel"/>
                          </w:rPr>
                          <w:fldChar w:fldCharType="end"/>
                        </w:r>
                        <w:r>
                          <w:t>: G</w:t>
                        </w:r>
                        <w:r w:rsidRPr="00497DB4">
                          <w:t>eneralized</w:t>
                        </w:r>
                        <w:r>
                          <w:t xml:space="preserve"> moment trajectories at the hip, knee and ankle of </w:t>
                        </w:r>
                        <w:r>
                          <w:rPr>
                            <w:i/>
                          </w:rPr>
                          <w:t>p04</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7AAD73DE"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5952" behindDoc="0" locked="0" layoutInCell="1" allowOverlap="1" wp14:anchorId="66D5CADC" wp14:editId="32D43B2E">
                <wp:simplePos x="0" y="0"/>
                <wp:positionH relativeFrom="margin">
                  <wp:align>center</wp:align>
                </wp:positionH>
                <wp:positionV relativeFrom="margin">
                  <wp:align>center</wp:align>
                </wp:positionV>
                <wp:extent cx="7919720" cy="5679558"/>
                <wp:effectExtent l="0" t="3810" r="1270" b="1270"/>
                <wp:wrapNone/>
                <wp:docPr id="288" name="Group 288"/>
                <wp:cNvGraphicFramePr/>
                <a:graphic xmlns:a="http://schemas.openxmlformats.org/drawingml/2006/main">
                  <a:graphicData uri="http://schemas.microsoft.com/office/word/2010/wordprocessingGroup">
                    <wpg:wgp>
                      <wpg:cNvGrpSpPr/>
                      <wpg:grpSpPr>
                        <a:xfrm rot="16200000">
                          <a:off x="0" y="0"/>
                          <a:ext cx="7919720" cy="5679558"/>
                          <a:chOff x="0" y="897147"/>
                          <a:chExt cx="7919720" cy="5679558"/>
                        </a:xfrm>
                      </wpg:grpSpPr>
                      <pic:pic xmlns:pic="http://schemas.openxmlformats.org/drawingml/2006/picture">
                        <pic:nvPicPr>
                          <pic:cNvPr id="289" name="Picture 289" descr="D:\PhD\Studies\unload\Data\4_subMultiSim\Plots\IDres_norm_mean.pn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897147"/>
                            <a:ext cx="7919720" cy="4801235"/>
                          </a:xfrm>
                          <a:prstGeom prst="rect">
                            <a:avLst/>
                          </a:prstGeom>
                          <a:noFill/>
                          <a:ln>
                            <a:noFill/>
                          </a:ln>
                        </pic:spPr>
                      </pic:pic>
                      <wps:wsp>
                        <wps:cNvPr id="290" name="Text Box 290"/>
                        <wps:cNvSpPr txBox="1"/>
                        <wps:spPr>
                          <a:xfrm>
                            <a:off x="0" y="5688330"/>
                            <a:ext cx="7919720" cy="888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61351D"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2</w:t>
                              </w:r>
                              <w:r w:rsidRPr="000F51EA">
                                <w:rPr>
                                  <w:rStyle w:val="figLabel"/>
                                </w:rPr>
                                <w:fldChar w:fldCharType="end"/>
                              </w:r>
                              <w:r>
                                <w:t>: G</w:t>
                              </w:r>
                              <w:r w:rsidRPr="00497DB4">
                                <w:t>eneralized</w:t>
                              </w:r>
                              <w:r>
                                <w:t xml:space="preserve"> moment and force trajectories at the ground-pelvis joint of </w:t>
                              </w:r>
                              <w:r>
                                <w:rPr>
                                  <w:i/>
                                </w:rPr>
                                <w:t>p04</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6D5CADC" id="Group 288" o:spid="_x0000_s1089" style="position:absolute;margin-left:0;margin-top:0;width:623.6pt;height:447.2pt;rotation:-90;z-index:251645952;mso-position-horizontal:center;mso-position-horizontal-relative:margin;mso-position-vertical:center;mso-position-vertical-relative:margin;mso-height-relative:margin" coordorigin=",8971" coordsize="79197,56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">
                <v:shape id="Picture 289" o:spid="_x0000_s1090" type="#_x0000_t75" style="position:absolute;top:897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">
                  <v:imagedata r:id="rId50" o:title="IDres_norm_mean"/>
                </v:shape>
                <v:shape id="Text Box 290" o:spid="_x0000_s1091" type="#_x0000_t202" style="position:absolute;top:56883;width:79197;height:8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" filled="f" stroked="f" strokeweight=".5pt">
                  <v:textbox>
                    <w:txbxContent>
                      <w:p w14:paraId="7B61351D"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2</w:t>
                        </w:r>
                        <w:r w:rsidRPr="000F51EA">
                          <w:rPr>
                            <w:rStyle w:val="figLabel"/>
                          </w:rPr>
                          <w:fldChar w:fldCharType="end"/>
                        </w:r>
                        <w:r>
                          <w:t>: G</w:t>
                        </w:r>
                        <w:r w:rsidRPr="00497DB4">
                          <w:t>eneralized</w:t>
                        </w:r>
                        <w:r>
                          <w:t xml:space="preserve"> moment and force trajectories at the ground-pelvis joint of </w:t>
                        </w:r>
                        <w:r>
                          <w:rPr>
                            <w:i/>
                          </w:rPr>
                          <w:t>p04</w:t>
                        </w:r>
                        <w:r>
                          <w:t xml:space="preserve"> for the trials at a self-selected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br w:type="page"/>
      </w:r>
    </w:p>
    <w:p w14:paraId="6B4300C2" w14:textId="77777777" w:rsidR="002A4C8F" w:rsidRDefault="002A4C8F" w:rsidP="002A4C8F">
      <w:pPr>
        <w:spacing w:before="0" w:after="160" w:line="259" w:lineRule="auto"/>
        <w:jc w:val="left"/>
      </w:pPr>
      <w:r>
        <w:rPr>
          <w:noProof/>
        </w:rPr>
        <w:lastRenderedPageBreak/>
        <mc:AlternateContent>
          <mc:Choice Requires="wpg">
            <w:drawing>
              <wp:anchor distT="0" distB="0" distL="114300" distR="114300" simplePos="0" relativeHeight="251646976" behindDoc="0" locked="0" layoutInCell="1" allowOverlap="1" wp14:anchorId="12EF24B6" wp14:editId="7B601B27">
                <wp:simplePos x="0" y="0"/>
                <wp:positionH relativeFrom="margin">
                  <wp:align>center</wp:align>
                </wp:positionH>
                <wp:positionV relativeFrom="margin">
                  <wp:align>center</wp:align>
                </wp:positionV>
                <wp:extent cx="7919720" cy="5422236"/>
                <wp:effectExtent l="0" t="8255" r="0" b="0"/>
                <wp:wrapNone/>
                <wp:docPr id="291" name="Group 291"/>
                <wp:cNvGraphicFramePr/>
                <a:graphic xmlns:a="http://schemas.openxmlformats.org/drawingml/2006/main">
                  <a:graphicData uri="http://schemas.microsoft.com/office/word/2010/wordprocessingGroup">
                    <wpg:wgp>
                      <wpg:cNvGrpSpPr/>
                      <wpg:grpSpPr>
                        <a:xfrm rot="16200000">
                          <a:off x="0" y="0"/>
                          <a:ext cx="7919720" cy="5422236"/>
                          <a:chOff x="0" y="621102"/>
                          <a:chExt cx="7919720" cy="5422236"/>
                        </a:xfrm>
                      </wpg:grpSpPr>
                      <pic:pic xmlns:pic="http://schemas.openxmlformats.org/drawingml/2006/picture">
                        <pic:nvPicPr>
                          <pic:cNvPr id="292" name="Picture 292" descr="D:\PhD\Studies\unload\Data\4_subMultiSim\Plots\ID_fast_mean.png"/>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621102"/>
                            <a:ext cx="7919720" cy="4801235"/>
                          </a:xfrm>
                          <a:prstGeom prst="rect">
                            <a:avLst/>
                          </a:prstGeom>
                          <a:noFill/>
                          <a:ln>
                            <a:noFill/>
                          </a:ln>
                        </pic:spPr>
                      </pic:pic>
                      <wps:wsp>
                        <wps:cNvPr id="293" name="Text Box 293"/>
                        <wps:cNvSpPr txBox="1"/>
                        <wps:spPr>
                          <a:xfrm>
                            <a:off x="0" y="5422265"/>
                            <a:ext cx="7919720" cy="6210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9ADDC0"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3</w:t>
                              </w:r>
                              <w:r w:rsidRPr="000F51EA">
                                <w:rPr>
                                  <w:rStyle w:val="figLabel"/>
                                </w:rPr>
                                <w:fldChar w:fldCharType="end"/>
                              </w:r>
                              <w:r>
                                <w:t>: G</w:t>
                              </w:r>
                              <w:r w:rsidRPr="00497DB4">
                                <w:t>eneralized</w:t>
                              </w:r>
                              <w:r>
                                <w:t xml:space="preserve"> moment trajectories at the hip, knee and ankle of </w:t>
                              </w:r>
                              <w:r>
                                <w:rPr>
                                  <w:i/>
                                </w:rPr>
                                <w:t>p04</w:t>
                              </w:r>
                              <w:r>
                                <w:t xml:space="preserve"> for the trials at a fast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EF24B6" id="Group 291" o:spid="_x0000_s1092" style="position:absolute;margin-left:0;margin-top:0;width:623.6pt;height:426.95pt;rotation:-90;z-index:251646976;mso-position-horizontal:center;mso-position-horizontal-relative:margin;mso-position-vertical:center;mso-position-vertical-relative:margin" coordorigin=",6211" coordsize="79197,5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">
                <v:shape id="Picture 292" o:spid="_x0000_s1093" type="#_x0000_t75" style="position:absolute;top:6211;width:79197;height:48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">
                  <v:imagedata r:id="rId52" o:title="ID_fast_mean"/>
                </v:shape>
                <v:shape id="Text Box 293" o:spid="_x0000_s1094" type="#_x0000_t202" style="position:absolute;top:54222;width:79197;height:6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WCPxwAAANwAAAAPAAAAZHJzL2Rvd25yZXYueG1sRI/Na8JA&#10;FMTvBf+H5Qne6saU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KppYI/HAAAA3AAA&#10;AA8AAAAAAAAAAAAAAAAABwIAAGRycy9kb3ducmV2LnhtbFBLBQYAAAAAAwADALcAAAD7AgAAAAA=&#10;" filled="f" stroked="f" strokeweight=".5pt">
                  <v:textbox>
                    <w:txbxContent>
                      <w:p w14:paraId="319ADDC0"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3</w:t>
                        </w:r>
                        <w:r w:rsidRPr="000F51EA">
                          <w:rPr>
                            <w:rStyle w:val="figLabel"/>
                          </w:rPr>
                          <w:fldChar w:fldCharType="end"/>
                        </w:r>
                        <w:r>
                          <w:t>: G</w:t>
                        </w:r>
                        <w:r w:rsidRPr="00497DB4">
                          <w:t>eneralized</w:t>
                        </w:r>
                        <w:r>
                          <w:t xml:space="preserve"> moment trajectories at the hip, knee and ankle of </w:t>
                        </w:r>
                        <w:r>
                          <w:rPr>
                            <w:i/>
                          </w:rPr>
                          <w:t>p04</w:t>
                        </w:r>
                        <w:r>
                          <w:t xml:space="preserve"> for the trials at a fast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w:t>
                        </w:r>
                      </w:p>
                    </w:txbxContent>
                  </v:textbox>
                </v:shape>
                <w10:wrap anchorx="margin" anchory="margin"/>
              </v:group>
            </w:pict>
          </mc:Fallback>
        </mc:AlternateContent>
      </w:r>
      <w:r>
        <w:br w:type="page"/>
      </w:r>
    </w:p>
    <w:p w14:paraId="04810F16" w14:textId="77777777" w:rsidR="000F6105" w:rsidRDefault="002A4C8F" w:rsidP="000F6105">
      <w:pPr>
        <w:spacing w:before="0" w:after="160" w:line="259" w:lineRule="auto"/>
        <w:jc w:val="left"/>
      </w:pPr>
      <w:r>
        <w:rPr>
          <w:noProof/>
        </w:rPr>
        <w:lastRenderedPageBreak/>
        <mc:AlternateContent>
          <mc:Choice Requires="wpg">
            <w:drawing>
              <wp:anchor distT="0" distB="0" distL="114300" distR="114300" simplePos="0" relativeHeight="251648000" behindDoc="0" locked="0" layoutInCell="1" allowOverlap="1" wp14:anchorId="30FE9A7C" wp14:editId="32794F81">
                <wp:simplePos x="0" y="0"/>
                <wp:positionH relativeFrom="margin">
                  <wp:align>center</wp:align>
                </wp:positionH>
                <wp:positionV relativeFrom="margin">
                  <wp:align>center</wp:align>
                </wp:positionV>
                <wp:extent cx="7919720" cy="5353036"/>
                <wp:effectExtent l="7302" t="0" r="0" b="0"/>
                <wp:wrapNone/>
                <wp:docPr id="294" name="Group 294"/>
                <wp:cNvGraphicFramePr/>
                <a:graphic xmlns:a="http://schemas.openxmlformats.org/drawingml/2006/main">
                  <a:graphicData uri="http://schemas.microsoft.com/office/word/2010/wordprocessingGroup">
                    <wpg:wgp>
                      <wpg:cNvGrpSpPr/>
                      <wpg:grpSpPr>
                        <a:xfrm rot="16200000">
                          <a:off x="0" y="0"/>
                          <a:ext cx="7919721" cy="5353035"/>
                          <a:chOff x="-1" y="905774"/>
                          <a:chExt cx="7919721" cy="5353035"/>
                        </a:xfrm>
                      </wpg:grpSpPr>
                      <pic:pic xmlns:pic="http://schemas.openxmlformats.org/drawingml/2006/picture">
                        <pic:nvPicPr>
                          <pic:cNvPr id="296" name="Picture 296" descr="D:\PhD\Studies\unload\Data\4_subMultiSim\Plots\IDres_fast_mean.png"/>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905774"/>
                            <a:ext cx="7919720" cy="4801235"/>
                          </a:xfrm>
                          <a:prstGeom prst="rect">
                            <a:avLst/>
                          </a:prstGeom>
                          <a:noFill/>
                          <a:ln>
                            <a:noFill/>
                          </a:ln>
                        </pic:spPr>
                      </pic:pic>
                      <wps:wsp>
                        <wps:cNvPr id="295" name="Text Box 295"/>
                        <wps:cNvSpPr txBox="1"/>
                        <wps:spPr>
                          <a:xfrm>
                            <a:off x="-1" y="5646333"/>
                            <a:ext cx="7919720" cy="61247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46162"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4</w:t>
                              </w:r>
                              <w:r w:rsidRPr="000F51EA">
                                <w:rPr>
                                  <w:rStyle w:val="figLabel"/>
                                </w:rPr>
                                <w:fldChar w:fldCharType="end"/>
                              </w:r>
                              <w:r>
                                <w:t>: G</w:t>
                              </w:r>
                              <w:r w:rsidRPr="00497DB4">
                                <w:t>eneralized</w:t>
                              </w:r>
                              <w:r>
                                <w:t xml:space="preserve"> moment and force trajectories at the ground-pelvis joint of </w:t>
                              </w:r>
                              <w:r>
                                <w:rPr>
                                  <w:i/>
                                </w:rPr>
                                <w:t>p04</w:t>
                              </w:r>
                              <w:r>
                                <w:t xml:space="preserve"> for the trials at a fast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FE9A7C" id="Group 294" o:spid="_x0000_s1095" style="position:absolute;margin-left:0;margin-top:0;width:623.6pt;height:421.5pt;rotation:-90;z-index:251648000;mso-position-horizontal:center;mso-position-horizontal-relative:margin;mso-position-vertical:center;mso-position-vertical-relative:margin;mso-height-relative:margin" coordorigin=",9057" coordsize="79197,53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">
                <v:shape id="Picture 296" o:spid="_x0000_s1096" type="#_x0000_t75" style="position:absolute;top:9057;width:79197;height:48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">
                  <v:imagedata r:id="rId54" o:title="IDres_fast_mean"/>
                </v:shape>
                <v:shape id="Text Box 295" o:spid="_x0000_s1097" type="#_x0000_t202" style="position:absolute;top:56463;width:79197;height:6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1046162" w14:textId="77777777" w:rsidR="00D1238E" w:rsidRPr="000F51EA" w:rsidRDefault="00D1238E" w:rsidP="002A4C8F">
                        <w:pPr>
                          <w:pStyle w:val="Caption"/>
                          <w:rPr>
                            <w:rFonts w:cs="Times New Roman"/>
                            <w:noProof/>
                            <w:szCs w:val="24"/>
                          </w:rPr>
                        </w:pPr>
                        <w:r w:rsidRPr="000F51EA">
                          <w:rPr>
                            <w:rStyle w:val="figLabel"/>
                          </w:rPr>
                          <w:t xml:space="preserve">Figure </w:t>
                        </w:r>
                        <w:r w:rsidRPr="000F51EA">
                          <w:rPr>
                            <w:rStyle w:val="figLabel"/>
                          </w:rPr>
                          <w:fldChar w:fldCharType="begin"/>
                        </w:r>
                        <w:r w:rsidRPr="000F51EA">
                          <w:rPr>
                            <w:rStyle w:val="figLabel"/>
                          </w:rPr>
                          <w:instrText xml:space="preserve"> SEQ Figure \* ARABIC </w:instrText>
                        </w:r>
                        <w:r w:rsidRPr="000F51EA">
                          <w:rPr>
                            <w:rStyle w:val="figLabel"/>
                          </w:rPr>
                          <w:fldChar w:fldCharType="separate"/>
                        </w:r>
                        <w:r>
                          <w:rPr>
                            <w:rStyle w:val="figLabel"/>
                            <w:noProof/>
                          </w:rPr>
                          <w:t>24</w:t>
                        </w:r>
                        <w:r w:rsidRPr="000F51EA">
                          <w:rPr>
                            <w:rStyle w:val="figLabel"/>
                          </w:rPr>
                          <w:fldChar w:fldCharType="end"/>
                        </w:r>
                        <w:r>
                          <w:t>: G</w:t>
                        </w:r>
                        <w:r w:rsidRPr="00497DB4">
                          <w:t>eneralized</w:t>
                        </w:r>
                        <w:r>
                          <w:t xml:space="preserve"> moment and force trajectories at the ground-pelvis joint of </w:t>
                        </w:r>
                        <w:r>
                          <w:rPr>
                            <w:i/>
                          </w:rPr>
                          <w:t>p04</w:t>
                        </w:r>
                        <w:r>
                          <w:t xml:space="preserve"> for the trials at a fast walking speed; mean (solid line) and range (shaded area) values are shown in bodyweight </w:t>
                        </w:r>
                        <m:oMath>
                          <m:r>
                            <w:rPr>
                              <w:rFonts w:ascii="Cambria Math" w:hAnsi="Cambria Math"/>
                            </w:rPr>
                            <m:t>×</m:t>
                          </m:r>
                        </m:oMath>
                        <w:r>
                          <w:t xml:space="preserve"> height (BW</w:t>
                        </w:r>
                        <m:oMath>
                          <m:r>
                            <w:rPr>
                              <w:rFonts w:ascii="Cambria Math" w:hAnsi="Cambria Math"/>
                            </w:rPr>
                            <m:t>×</m:t>
                          </m:r>
                        </m:oMath>
                        <w:r>
                          <w:t xml:space="preserve">H) for moments and bodyweight (BW) for forces. </w:t>
                        </w:r>
                      </w:p>
                    </w:txbxContent>
                  </v:textbox>
                </v:shape>
                <w10:wrap anchorx="margin" anchory="margin"/>
              </v:group>
            </w:pict>
          </mc:Fallback>
        </mc:AlternateContent>
      </w:r>
      <w:r w:rsidR="000F6105">
        <w:br w:type="page"/>
      </w:r>
    </w:p>
    <w:p w14:paraId="0064ED43" w14:textId="77777777" w:rsidR="000F6105" w:rsidRDefault="000F6105" w:rsidP="00F55F3B">
      <w:pPr>
        <w:pStyle w:val="Heading2"/>
      </w:pPr>
      <w:r>
        <w:lastRenderedPageBreak/>
        <w:t>Trajectories of joint contact forces</w:t>
      </w:r>
      <w:r w:rsidRPr="000F6105">
        <w:rPr>
          <w:noProof/>
        </w:rPr>
        <mc:AlternateContent>
          <mc:Choice Requires="wpg">
            <w:drawing>
              <wp:anchor distT="0" distB="0" distL="114300" distR="114300" simplePos="0" relativeHeight="251652096" behindDoc="0" locked="0" layoutInCell="1" allowOverlap="1" wp14:anchorId="72EBD423" wp14:editId="5C363F78">
                <wp:simplePos x="0" y="0"/>
                <wp:positionH relativeFrom="margin">
                  <wp:align>center</wp:align>
                </wp:positionH>
                <wp:positionV relativeFrom="margin">
                  <wp:align>center</wp:align>
                </wp:positionV>
                <wp:extent cx="5720080" cy="6555739"/>
                <wp:effectExtent l="0" t="0" r="0" b="0"/>
                <wp:wrapNone/>
                <wp:docPr id="297" name="Group 297"/>
                <wp:cNvGraphicFramePr/>
                <a:graphic xmlns:a="http://schemas.openxmlformats.org/drawingml/2006/main">
                  <a:graphicData uri="http://schemas.microsoft.com/office/word/2010/wordprocessingGroup">
                    <wpg:wgp>
                      <wpg:cNvGrpSpPr/>
                      <wpg:grpSpPr>
                        <a:xfrm>
                          <a:off x="0" y="0"/>
                          <a:ext cx="5720080" cy="6555739"/>
                          <a:chOff x="0" y="1138687"/>
                          <a:chExt cx="5720080" cy="6555739"/>
                        </a:xfrm>
                      </wpg:grpSpPr>
                      <pic:pic xmlns:pic="http://schemas.openxmlformats.org/drawingml/2006/picture">
                        <pic:nvPicPr>
                          <pic:cNvPr id="298" name="Picture 298" descr="D:\PhD\Studies\unload\Data\1_subGen\Plots\JCF_slow.png"/>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1138687"/>
                            <a:ext cx="5719445" cy="5417185"/>
                          </a:xfrm>
                          <a:prstGeom prst="rect">
                            <a:avLst/>
                          </a:prstGeom>
                          <a:noFill/>
                          <a:ln>
                            <a:noFill/>
                          </a:ln>
                        </pic:spPr>
                      </pic:pic>
                      <wps:wsp>
                        <wps:cNvPr id="299" name="Text Box 299"/>
                        <wps:cNvSpPr txBox="1"/>
                        <wps:spPr>
                          <a:xfrm>
                            <a:off x="0" y="6555740"/>
                            <a:ext cx="5720080" cy="11386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D23CE" w14:textId="77777777" w:rsidR="00D1238E" w:rsidRPr="00F85A44" w:rsidRDefault="00D1238E" w:rsidP="00320A5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sidRPr="00320A5B">
                                <w:rPr>
                                  <w:rStyle w:val="figLabel"/>
                                </w:rPr>
                                <w:t>25</w:t>
                              </w:r>
                              <w:r w:rsidRPr="00320A5B">
                                <w:rPr>
                                  <w:rStyle w:val="figLabel"/>
                                </w:rPr>
                                <w:fldChar w:fldCharType="end"/>
                              </w:r>
                              <w:r>
                                <w:t xml:space="preserve">: Joint contact force trajectories at the hip (top), knee (middle) and ankle (bottom) of </w:t>
                              </w:r>
                              <w:r>
                                <w:rPr>
                                  <w:i/>
                                </w:rPr>
                                <w:t>p01</w:t>
                              </w:r>
                              <w:r>
                                <w:t xml:space="preserve"> for the trials at a slow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2EBD423" id="Group 297" o:spid="_x0000_s1098" style="position:absolute;left:0;text-align:left;margin-left:0;margin-top:0;width:450.4pt;height:516.2pt;z-index:251652096;mso-position-horizontal:center;mso-position-horizontal-relative:margin;mso-position-vertical:center;mso-position-vertical-relative:margin" coordorigin=",11386" coordsize="57200,655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">
                <v:shape id="Picture 298" o:spid="_x0000_s1099" type="#_x0000_t75" style="position:absolute;top:11386;width:57194;height:54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">
                  <v:imagedata r:id="rId56" o:title="JCF_slow"/>
                </v:shape>
                <v:shape id="Text Box 299" o:spid="_x0000_s1100" type="#_x0000_t202" style="position:absolute;top:65557;width:57200;height:1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" filled="f" stroked="f" strokeweight=".5pt">
                  <v:textbox>
                    <w:txbxContent>
                      <w:p w14:paraId="3FAD23CE" w14:textId="77777777" w:rsidR="00D1238E" w:rsidRPr="00F85A44" w:rsidRDefault="00D1238E" w:rsidP="00320A5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sidRPr="00320A5B">
                          <w:rPr>
                            <w:rStyle w:val="figLabel"/>
                          </w:rPr>
                          <w:t>25</w:t>
                        </w:r>
                        <w:r w:rsidRPr="00320A5B">
                          <w:rPr>
                            <w:rStyle w:val="figLabel"/>
                          </w:rPr>
                          <w:fldChar w:fldCharType="end"/>
                        </w:r>
                        <w:r>
                          <w:t xml:space="preserve">: Joint contact force trajectories at the hip (top), knee (middle) and ankle (bottom) of </w:t>
                        </w:r>
                        <w:r>
                          <w:rPr>
                            <w:i/>
                          </w:rPr>
                          <w:t>p01</w:t>
                        </w:r>
                        <w:r>
                          <w:t xml:space="preserve"> for the trials at a slow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w10:wrap anchorx="margin" anchory="margin"/>
              </v:group>
            </w:pict>
          </mc:Fallback>
        </mc:AlternateContent>
      </w:r>
      <w:r>
        <w:br w:type="page"/>
      </w:r>
    </w:p>
    <w:p w14:paraId="3AEED624" w14:textId="77777777" w:rsidR="000F6105" w:rsidRDefault="000F6105">
      <w:pPr>
        <w:suppressAutoHyphens w:val="0"/>
        <w:spacing w:before="0" w:after="160" w:line="259" w:lineRule="auto"/>
        <w:jc w:val="left"/>
      </w:pPr>
      <w:r w:rsidRPr="000F6105">
        <w:rPr>
          <w:noProof/>
        </w:rPr>
        <w:lastRenderedPageBreak/>
        <mc:AlternateContent>
          <mc:Choice Requires="wpg">
            <w:drawing>
              <wp:anchor distT="0" distB="0" distL="114300" distR="114300" simplePos="0" relativeHeight="251658240" behindDoc="0" locked="0" layoutInCell="1" allowOverlap="1" wp14:anchorId="282DC912" wp14:editId="7F876F48">
                <wp:simplePos x="0" y="0"/>
                <wp:positionH relativeFrom="margin">
                  <wp:align>center</wp:align>
                </wp:positionH>
                <wp:positionV relativeFrom="margin">
                  <wp:align>center</wp:align>
                </wp:positionV>
                <wp:extent cx="5720080" cy="6558388"/>
                <wp:effectExtent l="0" t="0" r="0" b="0"/>
                <wp:wrapNone/>
                <wp:docPr id="300" name="Group 300"/>
                <wp:cNvGraphicFramePr/>
                <a:graphic xmlns:a="http://schemas.openxmlformats.org/drawingml/2006/main">
                  <a:graphicData uri="http://schemas.microsoft.com/office/word/2010/wordprocessingGroup">
                    <wpg:wgp>
                      <wpg:cNvGrpSpPr/>
                      <wpg:grpSpPr>
                        <a:xfrm>
                          <a:off x="0" y="0"/>
                          <a:ext cx="5720080" cy="6558388"/>
                          <a:chOff x="0" y="1143000"/>
                          <a:chExt cx="5720080" cy="6558388"/>
                        </a:xfrm>
                      </wpg:grpSpPr>
                      <pic:pic xmlns:pic="http://schemas.openxmlformats.org/drawingml/2006/picture">
                        <pic:nvPicPr>
                          <pic:cNvPr id="301" name="Picture 301" descr="D:\PhD\Studies\unload\Data\1_subGen\Plots\JCF_norm.png"/>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1143000"/>
                            <a:ext cx="5715000" cy="5419725"/>
                          </a:xfrm>
                          <a:prstGeom prst="rect">
                            <a:avLst/>
                          </a:prstGeom>
                          <a:noFill/>
                          <a:ln>
                            <a:noFill/>
                          </a:ln>
                        </pic:spPr>
                      </pic:pic>
                      <wps:wsp>
                        <wps:cNvPr id="302" name="Text Box 302"/>
                        <wps:cNvSpPr txBox="1"/>
                        <wps:spPr>
                          <a:xfrm>
                            <a:off x="0" y="6562725"/>
                            <a:ext cx="5720080" cy="1138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3D52C1" w14:textId="77777777" w:rsidR="00D1238E" w:rsidRPr="00F85A44"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6</w:t>
                              </w:r>
                              <w:r w:rsidRPr="00320A5B">
                                <w:rPr>
                                  <w:rStyle w:val="figLabel"/>
                                </w:rPr>
                                <w:fldChar w:fldCharType="end"/>
                              </w:r>
                              <w:r>
                                <w:t xml:space="preserve">: Joint contact force trajectories at the hip (top), knee (middle) and ankle (bottom) of </w:t>
                              </w:r>
                              <w:r>
                                <w:rPr>
                                  <w:i/>
                                </w:rPr>
                                <w:t>p01</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2DC912" id="Group 300" o:spid="_x0000_s1101" style="position:absolute;margin-left:0;margin-top:0;width:450.4pt;height:516.4pt;z-index:251658240;mso-position-horizontal:center;mso-position-horizontal-relative:margin;mso-position-vertical:center;mso-position-vertical-relative:margin" coordorigin=",11430" coordsize="57200,65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">
                <v:shape id="Picture 301" o:spid="_x0000_s1102" type="#_x0000_t75" style="position:absolute;top:11430;width:57150;height:54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">
                  <v:imagedata r:id="rId58" o:title="JCF_norm"/>
                </v:shape>
                <v:shape id="Text Box 302" o:spid="_x0000_s1103" type="#_x0000_t202" style="position:absolute;top:65627;width:57200;height:1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633D52C1" w14:textId="77777777" w:rsidR="00D1238E" w:rsidRPr="00F85A44"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6</w:t>
                        </w:r>
                        <w:r w:rsidRPr="00320A5B">
                          <w:rPr>
                            <w:rStyle w:val="figLabel"/>
                          </w:rPr>
                          <w:fldChar w:fldCharType="end"/>
                        </w:r>
                        <w:r>
                          <w:t xml:space="preserve">: Joint contact force trajectories at the hip (top), knee (middle) and ankle (bottom) of </w:t>
                        </w:r>
                        <w:r>
                          <w:rPr>
                            <w:i/>
                          </w:rPr>
                          <w:t>p01</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w10:wrap anchorx="margin" anchory="margin"/>
              </v:group>
            </w:pict>
          </mc:Fallback>
        </mc:AlternateContent>
      </w:r>
      <w:r>
        <w:br w:type="page"/>
      </w:r>
    </w:p>
    <w:p w14:paraId="779A02C3" w14:textId="77777777" w:rsidR="000F6105" w:rsidRDefault="000F6105">
      <w:pPr>
        <w:suppressAutoHyphens w:val="0"/>
        <w:spacing w:before="0" w:after="160" w:line="259" w:lineRule="auto"/>
        <w:jc w:val="left"/>
      </w:pPr>
      <w:r w:rsidRPr="000F6105">
        <w:rPr>
          <w:noProof/>
        </w:rPr>
        <w:lastRenderedPageBreak/>
        <mc:AlternateContent>
          <mc:Choice Requires="wpg">
            <w:drawing>
              <wp:anchor distT="0" distB="0" distL="114300" distR="114300" simplePos="0" relativeHeight="251660288" behindDoc="0" locked="0" layoutInCell="1" allowOverlap="1" wp14:anchorId="09C522C2" wp14:editId="6AD31ADB">
                <wp:simplePos x="0" y="0"/>
                <wp:positionH relativeFrom="margin">
                  <wp:align>center</wp:align>
                </wp:positionH>
                <wp:positionV relativeFrom="margin">
                  <wp:align>center</wp:align>
                </wp:positionV>
                <wp:extent cx="5720080" cy="6305550"/>
                <wp:effectExtent l="0" t="0" r="0" b="0"/>
                <wp:wrapNone/>
                <wp:docPr id="303" name="Group 303"/>
                <wp:cNvGraphicFramePr/>
                <a:graphic xmlns:a="http://schemas.openxmlformats.org/drawingml/2006/main">
                  <a:graphicData uri="http://schemas.microsoft.com/office/word/2010/wordprocessingGroup">
                    <wpg:wgp>
                      <wpg:cNvGrpSpPr/>
                      <wpg:grpSpPr>
                        <a:xfrm>
                          <a:off x="0" y="0"/>
                          <a:ext cx="5720080" cy="6305550"/>
                          <a:chOff x="-5080" y="885825"/>
                          <a:chExt cx="5720080" cy="6305550"/>
                        </a:xfrm>
                      </wpg:grpSpPr>
                      <pic:pic xmlns:pic="http://schemas.openxmlformats.org/drawingml/2006/picture">
                        <pic:nvPicPr>
                          <pic:cNvPr id="304" name="Picture 304" descr="D:\PhD\Studies\unload\Data\1_subGen\Plots\JCF_fast.pn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885825"/>
                            <a:ext cx="5715000" cy="5419725"/>
                          </a:xfrm>
                          <a:prstGeom prst="rect">
                            <a:avLst/>
                          </a:prstGeom>
                          <a:noFill/>
                          <a:ln>
                            <a:noFill/>
                          </a:ln>
                        </pic:spPr>
                      </pic:pic>
                      <wps:wsp>
                        <wps:cNvPr id="305" name="Text Box 305"/>
                        <wps:cNvSpPr txBox="1"/>
                        <wps:spPr>
                          <a:xfrm>
                            <a:off x="-5080" y="6305550"/>
                            <a:ext cx="5720080" cy="885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BAEDBE" w14:textId="77777777" w:rsidR="00D1238E" w:rsidRPr="00F85A44"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7</w:t>
                              </w:r>
                              <w:r w:rsidRPr="00320A5B">
                                <w:rPr>
                                  <w:rStyle w:val="figLabel"/>
                                </w:rPr>
                                <w:fldChar w:fldCharType="end"/>
                              </w:r>
                              <w:r>
                                <w:t xml:space="preserve">: Joint contact force trajectories at the hip (top), knee (middle) and ankle (bottom) of </w:t>
                              </w:r>
                              <w:r>
                                <w:rPr>
                                  <w:i/>
                                </w:rPr>
                                <w:t>p01</w:t>
                              </w:r>
                              <w:r>
                                <w:t xml:space="preserve"> for the trials at a fast walking speed; values for each trial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9C522C2" id="Group 303" o:spid="_x0000_s1104" style="position:absolute;margin-left:0;margin-top:0;width:450.4pt;height:496.5pt;z-index:251660288;mso-position-horizontal:center;mso-position-horizontal-relative:margin;mso-position-vertical:center;mso-position-vertical-relative:margin" coordorigin="-50,8858" coordsize="57200,63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">
                <v:shape id="Picture 304" o:spid="_x0000_s1105" type="#_x0000_t75" style="position:absolute;top:8858;width:57150;height:54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">
                  <v:imagedata r:id="rId60" o:title="JCF_fast"/>
                </v:shape>
                <v:shape id="Text Box 305" o:spid="_x0000_s1106" type="#_x0000_t202" style="position:absolute;left:-50;top:63055;width:57200;height:8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0EBAEDBE" w14:textId="77777777" w:rsidR="00D1238E" w:rsidRPr="00F85A44"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7</w:t>
                        </w:r>
                        <w:r w:rsidRPr="00320A5B">
                          <w:rPr>
                            <w:rStyle w:val="figLabel"/>
                          </w:rPr>
                          <w:fldChar w:fldCharType="end"/>
                        </w:r>
                        <w:r>
                          <w:t xml:space="preserve">: Joint contact force trajectories at the hip (top), knee (middle) and ankle (bottom) of </w:t>
                        </w:r>
                        <w:r>
                          <w:rPr>
                            <w:i/>
                          </w:rPr>
                          <w:t>p01</w:t>
                        </w:r>
                        <w:r>
                          <w:t xml:space="preserve"> for the trials at a fast walking speed; values for each trial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w10:wrap anchorx="margin" anchory="margin"/>
              </v:group>
            </w:pict>
          </mc:Fallback>
        </mc:AlternateContent>
      </w:r>
      <w:r>
        <w:br w:type="page"/>
      </w:r>
    </w:p>
    <w:p w14:paraId="6A68D957" w14:textId="77777777" w:rsidR="000F6105" w:rsidRDefault="000F6105">
      <w:pPr>
        <w:suppressAutoHyphens w:val="0"/>
        <w:spacing w:before="0" w:after="160" w:line="259" w:lineRule="auto"/>
        <w:jc w:val="left"/>
      </w:pPr>
      <w:r w:rsidRPr="000F6105">
        <w:rPr>
          <w:noProof/>
        </w:rPr>
        <w:lastRenderedPageBreak/>
        <mc:AlternateContent>
          <mc:Choice Requires="wpg">
            <w:drawing>
              <wp:anchor distT="0" distB="0" distL="114300" distR="114300" simplePos="0" relativeHeight="251662336" behindDoc="0" locked="0" layoutInCell="1" allowOverlap="1" wp14:anchorId="3FBA2E1B" wp14:editId="6487A709">
                <wp:simplePos x="0" y="0"/>
                <wp:positionH relativeFrom="margin">
                  <wp:align>center</wp:align>
                </wp:positionH>
                <wp:positionV relativeFrom="margin">
                  <wp:align>center</wp:align>
                </wp:positionV>
                <wp:extent cx="5720080" cy="6796378"/>
                <wp:effectExtent l="0" t="0" r="0" b="5080"/>
                <wp:wrapNone/>
                <wp:docPr id="306" name="Group 306"/>
                <wp:cNvGraphicFramePr/>
                <a:graphic xmlns:a="http://schemas.openxmlformats.org/drawingml/2006/main">
                  <a:graphicData uri="http://schemas.microsoft.com/office/word/2010/wordprocessingGroup">
                    <wpg:wgp>
                      <wpg:cNvGrpSpPr/>
                      <wpg:grpSpPr>
                        <a:xfrm>
                          <a:off x="0" y="0"/>
                          <a:ext cx="5720080" cy="6796378"/>
                          <a:chOff x="0" y="0"/>
                          <a:chExt cx="5720080" cy="6796378"/>
                        </a:xfrm>
                      </wpg:grpSpPr>
                      <wps:wsp>
                        <wps:cNvPr id="307" name="Text Box 307"/>
                        <wps:cNvSpPr txBox="1"/>
                        <wps:spPr>
                          <a:xfrm>
                            <a:off x="0" y="5381625"/>
                            <a:ext cx="5720080" cy="14147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068969" w14:textId="77777777" w:rsidR="00D1238E" w:rsidRPr="00752427"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8</w:t>
                              </w:r>
                              <w:r w:rsidRPr="00320A5B">
                                <w:rPr>
                                  <w:rStyle w:val="figLabel"/>
                                </w:rPr>
                                <w:fldChar w:fldCharType="end"/>
                              </w:r>
                              <w:r>
                                <w:t xml:space="preserve">: Joint contact force trajectories at the hip (top), knee (middle) and ankle (bottom) of </w:t>
                              </w:r>
                              <w:r>
                                <w:rPr>
                                  <w:i/>
                                </w:rPr>
                                <w:t>p02</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Additionally, the mean and range values of the magnitude of force measured by the implant (</w:t>
                              </w:r>
                              <w:r>
                                <w:rPr>
                                  <w:i/>
                                </w:rPr>
                                <w:t>eTibia</w:t>
                              </w:r>
                              <w:r>
                                <w:t xml:space="preserve">, dashed) are shown for the kne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08" name="Picture 308" descr="D:\PhD\Studies\unload\Data\2_subGC6\Plots\JCF_norm.png"/>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20080" cy="5380355"/>
                          </a:xfrm>
                          <a:prstGeom prst="rect">
                            <a:avLst/>
                          </a:prstGeom>
                          <a:noFill/>
                          <a:ln>
                            <a:noFill/>
                          </a:ln>
                        </pic:spPr>
                      </pic:pic>
                    </wpg:wgp>
                  </a:graphicData>
                </a:graphic>
              </wp:anchor>
            </w:drawing>
          </mc:Choice>
          <mc:Fallback>
            <w:pict>
              <v:group w14:anchorId="3FBA2E1B" id="Group 306" o:spid="_x0000_s1107" style="position:absolute;margin-left:0;margin-top:0;width:450.4pt;height:535.15pt;z-index:251662336;mso-position-horizontal:center;mso-position-horizontal-relative:margin;mso-position-vertical:center;mso-position-vertical-relative:margin" coordsize="57200,679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">
                <v:shape id="Text Box 307" o:spid="_x0000_s1108" type="#_x0000_t202" style="position:absolute;top:53816;width:57200;height:1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" filled="f" stroked="f" strokeweight=".5pt">
                  <v:textbox>
                    <w:txbxContent>
                      <w:p w14:paraId="7B068969" w14:textId="77777777" w:rsidR="00D1238E" w:rsidRPr="00752427" w:rsidRDefault="00D1238E" w:rsidP="000F6105">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8</w:t>
                        </w:r>
                        <w:r w:rsidRPr="00320A5B">
                          <w:rPr>
                            <w:rStyle w:val="figLabel"/>
                          </w:rPr>
                          <w:fldChar w:fldCharType="end"/>
                        </w:r>
                        <w:r>
                          <w:t xml:space="preserve">: Joint contact force trajectories at the hip (top), knee (middle) and ankle (bottom) of </w:t>
                        </w:r>
                        <w:r>
                          <w:rPr>
                            <w:i/>
                          </w:rPr>
                          <w:t>p02</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Additionally, the mean and range values of the magnitude of force measured by the implant (</w:t>
                        </w:r>
                        <w:r>
                          <w:rPr>
                            <w:i/>
                          </w:rPr>
                          <w:t>eTibia</w:t>
                        </w:r>
                        <w:r>
                          <w:t xml:space="preserve">, dashed) are shown for the knee. </w:t>
                        </w:r>
                      </w:p>
                    </w:txbxContent>
                  </v:textbox>
                </v:shape>
                <v:shape id="Picture 308" o:spid="_x0000_s1109" type="#_x0000_t75" style="position:absolute;width:57200;height:53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">
                  <v:imagedata r:id="rId62" o:title="JCF_norm"/>
                </v:shape>
                <w10:wrap anchorx="margin" anchory="margin"/>
              </v:group>
            </w:pict>
          </mc:Fallback>
        </mc:AlternateContent>
      </w:r>
      <w:r>
        <w:br w:type="page"/>
      </w:r>
    </w:p>
    <w:p w14:paraId="5366CB07" w14:textId="77777777" w:rsidR="00320A5B" w:rsidRDefault="00320A5B">
      <w:pPr>
        <w:suppressAutoHyphens w:val="0"/>
        <w:spacing w:before="0" w:after="160" w:line="259" w:lineRule="auto"/>
        <w:jc w:val="left"/>
      </w:pPr>
      <w:r w:rsidRPr="000F6105">
        <w:rPr>
          <w:noProof/>
        </w:rPr>
        <w:lastRenderedPageBreak/>
        <mc:AlternateContent>
          <mc:Choice Requires="wpg">
            <w:drawing>
              <wp:anchor distT="0" distB="0" distL="114300" distR="114300" simplePos="0" relativeHeight="251664384" behindDoc="0" locked="0" layoutInCell="1" allowOverlap="1" wp14:anchorId="431FED52" wp14:editId="3AE02F97">
                <wp:simplePos x="0" y="0"/>
                <wp:positionH relativeFrom="margin">
                  <wp:align>center</wp:align>
                </wp:positionH>
                <wp:positionV relativeFrom="margin">
                  <wp:align>center</wp:align>
                </wp:positionV>
                <wp:extent cx="5720080" cy="6558388"/>
                <wp:effectExtent l="0" t="0" r="0" b="0"/>
                <wp:wrapNone/>
                <wp:docPr id="309" name="Group 309"/>
                <wp:cNvGraphicFramePr/>
                <a:graphic xmlns:a="http://schemas.openxmlformats.org/drawingml/2006/main">
                  <a:graphicData uri="http://schemas.microsoft.com/office/word/2010/wordprocessingGroup">
                    <wpg:wgp>
                      <wpg:cNvGrpSpPr/>
                      <wpg:grpSpPr>
                        <a:xfrm>
                          <a:off x="0" y="0"/>
                          <a:ext cx="5720080" cy="6558388"/>
                          <a:chOff x="-5080" y="1143000"/>
                          <a:chExt cx="5720080" cy="6558388"/>
                        </a:xfrm>
                      </wpg:grpSpPr>
                      <pic:pic xmlns:pic="http://schemas.openxmlformats.org/drawingml/2006/picture">
                        <pic:nvPicPr>
                          <pic:cNvPr id="310" name="Picture 310" descr="D:\PhD\Studies\unload\Data\3_subMDP\Plots\JCF_norm.png"/>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1143000"/>
                            <a:ext cx="5715000" cy="5419725"/>
                          </a:xfrm>
                          <a:prstGeom prst="rect">
                            <a:avLst/>
                          </a:prstGeom>
                          <a:noFill/>
                          <a:ln>
                            <a:noFill/>
                          </a:ln>
                        </pic:spPr>
                      </pic:pic>
                      <wps:wsp>
                        <wps:cNvPr id="311" name="Text Box 311"/>
                        <wps:cNvSpPr txBox="1"/>
                        <wps:spPr>
                          <a:xfrm>
                            <a:off x="-5080" y="6562725"/>
                            <a:ext cx="5720080" cy="1138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186357" w14:textId="77777777" w:rsidR="00D1238E" w:rsidRPr="00752427" w:rsidRDefault="00D1238E" w:rsidP="00320A5B">
                              <w:pPr>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9</w:t>
                              </w:r>
                              <w:r w:rsidRPr="00320A5B">
                                <w:rPr>
                                  <w:rStyle w:val="figLabel"/>
                                </w:rPr>
                                <w:fldChar w:fldCharType="end"/>
                              </w:r>
                              <w:r>
                                <w:t xml:space="preserve">: Joint contact force trajectories at the hip (top), knee (middle) and ankle (bottom) of </w:t>
                              </w:r>
                              <w:r>
                                <w:rPr>
                                  <w:i/>
                                </w:rPr>
                                <w:t>p03</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1FED52" id="Group 309" o:spid="_x0000_s1110" style="position:absolute;margin-left:0;margin-top:0;width:450.4pt;height:516.4pt;z-index:251664384;mso-position-horizontal:center;mso-position-horizontal-relative:margin;mso-position-vertical:center;mso-position-vertical-relative:margin" coordorigin="-50,11430" coordsize="57200,65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">
                <v:shape id="Picture 310" o:spid="_x0000_s1111" type="#_x0000_t75" style="position:absolute;top:11430;width:57150;height:54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">
                  <v:imagedata r:id="rId64" o:title="JCF_norm"/>
                </v:shape>
                <v:shape id="Text Box 311" o:spid="_x0000_s1112" type="#_x0000_t202" style="position:absolute;left:-50;top:65627;width:57200;height:1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58186357" w14:textId="77777777" w:rsidR="00D1238E" w:rsidRPr="00752427" w:rsidRDefault="00D1238E" w:rsidP="00320A5B">
                        <w:pPr>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29</w:t>
                        </w:r>
                        <w:r w:rsidRPr="00320A5B">
                          <w:rPr>
                            <w:rStyle w:val="figLabel"/>
                          </w:rPr>
                          <w:fldChar w:fldCharType="end"/>
                        </w:r>
                        <w:r>
                          <w:t xml:space="preserve">: Joint contact force trajectories at the hip (top), knee (middle) and ankle (bottom) of </w:t>
                        </w:r>
                        <w:r>
                          <w:rPr>
                            <w:i/>
                          </w:rPr>
                          <w:t>p03</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w10:wrap anchorx="margin" anchory="margin"/>
              </v:group>
            </w:pict>
          </mc:Fallback>
        </mc:AlternateContent>
      </w:r>
      <w:r>
        <w:br w:type="page"/>
      </w:r>
    </w:p>
    <w:p w14:paraId="29879F04" w14:textId="77777777" w:rsidR="00F55F3B" w:rsidRDefault="00F55F3B">
      <w:pPr>
        <w:suppressAutoHyphens w:val="0"/>
        <w:spacing w:before="0" w:after="160" w:line="259" w:lineRule="auto"/>
        <w:jc w:val="left"/>
      </w:pPr>
      <w:r>
        <w:rPr>
          <w:noProof/>
        </w:rPr>
        <w:lastRenderedPageBreak/>
        <mc:AlternateContent>
          <mc:Choice Requires="wpg">
            <w:drawing>
              <wp:anchor distT="0" distB="0" distL="114300" distR="114300" simplePos="0" relativeHeight="251681792" behindDoc="0" locked="0" layoutInCell="1" allowOverlap="1" wp14:anchorId="458E94AA" wp14:editId="09EA0B50">
                <wp:simplePos x="0" y="0"/>
                <wp:positionH relativeFrom="column">
                  <wp:posOffset>0</wp:posOffset>
                </wp:positionH>
                <wp:positionV relativeFrom="paragraph">
                  <wp:posOffset>1154430</wp:posOffset>
                </wp:positionV>
                <wp:extent cx="5720080" cy="6556483"/>
                <wp:effectExtent l="0" t="0" r="0" b="0"/>
                <wp:wrapNone/>
                <wp:docPr id="5" name="Group 5"/>
                <wp:cNvGraphicFramePr/>
                <a:graphic xmlns:a="http://schemas.openxmlformats.org/drawingml/2006/main">
                  <a:graphicData uri="http://schemas.microsoft.com/office/word/2010/wordprocessingGroup">
                    <wpg:wgp>
                      <wpg:cNvGrpSpPr/>
                      <wpg:grpSpPr>
                        <a:xfrm>
                          <a:off x="0" y="0"/>
                          <a:ext cx="5720080" cy="6556483"/>
                          <a:chOff x="0" y="0"/>
                          <a:chExt cx="5720080" cy="6556483"/>
                        </a:xfrm>
                      </wpg:grpSpPr>
                      <wps:wsp>
                        <wps:cNvPr id="314" name="Text Box 314"/>
                        <wps:cNvSpPr txBox="1"/>
                        <wps:spPr>
                          <a:xfrm>
                            <a:off x="0" y="5417820"/>
                            <a:ext cx="5720080" cy="1138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3764C8"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0</w:t>
                              </w:r>
                              <w:r w:rsidRPr="00320A5B">
                                <w:rPr>
                                  <w:rStyle w:val="figLabel"/>
                                </w:rPr>
                                <w:fldChar w:fldCharType="end"/>
                              </w:r>
                              <w:r>
                                <w:t xml:space="preserve">: Joint contact force trajectories at the hip (top), knee (middle) and ankle (bottom) of </w:t>
                              </w:r>
                              <w:r>
                                <w:rPr>
                                  <w:i/>
                                </w:rPr>
                                <w:t>p04</w:t>
                              </w:r>
                              <w:r>
                                <w:t xml:space="preserve"> for the trials at a slow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descr="D:\PhD\Studies\unload\Data\4_subMultiSim\Plots\JCF_slow.pn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0" cy="5417820"/>
                          </a:xfrm>
                          <a:prstGeom prst="rect">
                            <a:avLst/>
                          </a:prstGeom>
                          <a:noFill/>
                          <a:ln>
                            <a:noFill/>
                          </a:ln>
                        </pic:spPr>
                      </pic:pic>
                    </wpg:wgp>
                  </a:graphicData>
                </a:graphic>
              </wp:anchor>
            </w:drawing>
          </mc:Choice>
          <mc:Fallback>
            <w:pict>
              <v:group w14:anchorId="458E94AA" id="Group 5" o:spid="_x0000_s1113" style="position:absolute;margin-left:0;margin-top:90.9pt;width:450.4pt;height:516.25pt;z-index:251681792" coordsize="57200,65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">
                <v:shape id="Text Box 314" o:spid="_x0000_s1114" type="#_x0000_t202" style="position:absolute;top:54178;width:57200;height:1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563764C8"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0</w:t>
                        </w:r>
                        <w:r w:rsidRPr="00320A5B">
                          <w:rPr>
                            <w:rStyle w:val="figLabel"/>
                          </w:rPr>
                          <w:fldChar w:fldCharType="end"/>
                        </w:r>
                        <w:r>
                          <w:t xml:space="preserve">: Joint contact force trajectories at the hip (top), knee (middle) and ankle (bottom) of </w:t>
                        </w:r>
                        <w:r>
                          <w:rPr>
                            <w:i/>
                          </w:rPr>
                          <w:t>p04</w:t>
                        </w:r>
                        <w:r>
                          <w:t xml:space="preserve"> for the trials at a slow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v:shape id="Picture 4" o:spid="_x0000_s1115" type="#_x0000_t75" style="position:absolute;width:57150;height:54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">
                  <v:imagedata r:id="rId66" o:title="JCF_slow"/>
                </v:shape>
              </v:group>
            </w:pict>
          </mc:Fallback>
        </mc:AlternateContent>
      </w:r>
      <w:r>
        <w:br w:type="page"/>
      </w:r>
    </w:p>
    <w:p w14:paraId="52EC1D44" w14:textId="77777777" w:rsidR="00F55F3B" w:rsidRDefault="00F55F3B">
      <w:pPr>
        <w:suppressAutoHyphens w:val="0"/>
        <w:spacing w:before="0" w:after="160" w:line="259" w:lineRule="auto"/>
        <w:jc w:val="left"/>
      </w:pPr>
      <w:r>
        <w:rPr>
          <w:noProof/>
        </w:rPr>
        <w:lastRenderedPageBreak/>
        <mc:AlternateContent>
          <mc:Choice Requires="wpg">
            <w:drawing>
              <wp:anchor distT="0" distB="0" distL="114300" distR="114300" simplePos="0" relativeHeight="251684864" behindDoc="0" locked="0" layoutInCell="1" allowOverlap="1" wp14:anchorId="72C0AF76" wp14:editId="651832EF">
                <wp:simplePos x="0" y="0"/>
                <wp:positionH relativeFrom="column">
                  <wp:posOffset>0</wp:posOffset>
                </wp:positionH>
                <wp:positionV relativeFrom="paragraph">
                  <wp:posOffset>1154430</wp:posOffset>
                </wp:positionV>
                <wp:extent cx="5720080" cy="6556483"/>
                <wp:effectExtent l="0" t="0" r="0" b="0"/>
                <wp:wrapNone/>
                <wp:docPr id="7" name="Group 7"/>
                <wp:cNvGraphicFramePr/>
                <a:graphic xmlns:a="http://schemas.openxmlformats.org/drawingml/2006/main">
                  <a:graphicData uri="http://schemas.microsoft.com/office/word/2010/wordprocessingGroup">
                    <wpg:wgp>
                      <wpg:cNvGrpSpPr/>
                      <wpg:grpSpPr>
                        <a:xfrm>
                          <a:off x="0" y="0"/>
                          <a:ext cx="5720080" cy="6556483"/>
                          <a:chOff x="0" y="0"/>
                          <a:chExt cx="5720080" cy="6556483"/>
                        </a:xfrm>
                      </wpg:grpSpPr>
                      <wps:wsp>
                        <wps:cNvPr id="317" name="Text Box 317"/>
                        <wps:cNvSpPr txBox="1"/>
                        <wps:spPr>
                          <a:xfrm>
                            <a:off x="0" y="5417820"/>
                            <a:ext cx="5720080" cy="1138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E0BFAA"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1</w:t>
                              </w:r>
                              <w:r w:rsidRPr="00320A5B">
                                <w:rPr>
                                  <w:rStyle w:val="figLabel"/>
                                </w:rPr>
                                <w:fldChar w:fldCharType="end"/>
                              </w:r>
                              <w:r>
                                <w:t xml:space="preserve">: Joint contact force trajectories at the hip (top), knee (middle) and ankle (bottom) of </w:t>
                              </w:r>
                              <w:r>
                                <w:rPr>
                                  <w:i/>
                                </w:rPr>
                                <w:t>p04</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D:\PhD\Studies\unload\Data\4_subMultiSim\Plots\JCF_norm.pn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15000" cy="5417820"/>
                          </a:xfrm>
                          <a:prstGeom prst="rect">
                            <a:avLst/>
                          </a:prstGeom>
                          <a:noFill/>
                          <a:ln>
                            <a:noFill/>
                          </a:ln>
                        </pic:spPr>
                      </pic:pic>
                    </wpg:wgp>
                  </a:graphicData>
                </a:graphic>
              </wp:anchor>
            </w:drawing>
          </mc:Choice>
          <mc:Fallback>
            <w:pict>
              <v:group w14:anchorId="72C0AF76" id="Group 7" o:spid="_x0000_s1116" style="position:absolute;margin-left:0;margin-top:90.9pt;width:450.4pt;height:516.25pt;z-index:251684864" coordsize="57200,65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">
                <v:shape id="Text Box 317" o:spid="_x0000_s1117" type="#_x0000_t202" style="position:absolute;top:54178;width:57200;height:1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" filled="f" stroked="f" strokeweight=".5pt">
                  <v:textbox>
                    <w:txbxContent>
                      <w:p w14:paraId="07E0BFAA"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1</w:t>
                        </w:r>
                        <w:r w:rsidRPr="00320A5B">
                          <w:rPr>
                            <w:rStyle w:val="figLabel"/>
                          </w:rPr>
                          <w:fldChar w:fldCharType="end"/>
                        </w:r>
                        <w:r>
                          <w:t xml:space="preserve">: Joint contact force trajectories at the hip (top), knee (middle) and ankle (bottom) of </w:t>
                        </w:r>
                        <w:r>
                          <w:rPr>
                            <w:i/>
                          </w:rPr>
                          <w:t>p04</w:t>
                        </w:r>
                        <w:r>
                          <w:t xml:space="preserve"> for the trials at a self-selected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v:shape id="Picture 6" o:spid="_x0000_s1118" type="#_x0000_t75" style="position:absolute;width:57150;height:54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">
                  <v:imagedata r:id="rId68" o:title="JCF_norm"/>
                </v:shape>
              </v:group>
            </w:pict>
          </mc:Fallback>
        </mc:AlternateContent>
      </w:r>
      <w:r>
        <w:br w:type="page"/>
      </w:r>
    </w:p>
    <w:p w14:paraId="472B981D" w14:textId="77777777" w:rsidR="00F55F3B" w:rsidRDefault="00F55F3B" w:rsidP="00F55F3B">
      <w:pPr>
        <w:spacing w:before="0" w:after="160" w:line="259" w:lineRule="auto"/>
      </w:pPr>
      <w:r>
        <w:rPr>
          <w:noProof/>
        </w:rPr>
        <w:lastRenderedPageBreak/>
        <mc:AlternateContent>
          <mc:Choice Requires="wpg">
            <w:drawing>
              <wp:anchor distT="0" distB="0" distL="114300" distR="114300" simplePos="0" relativeHeight="251687936" behindDoc="0" locked="0" layoutInCell="1" allowOverlap="1" wp14:anchorId="6C66D868" wp14:editId="408908F7">
                <wp:simplePos x="0" y="0"/>
                <wp:positionH relativeFrom="margin">
                  <wp:align>center</wp:align>
                </wp:positionH>
                <wp:positionV relativeFrom="margin">
                  <wp:align>center</wp:align>
                </wp:positionV>
                <wp:extent cx="5720080" cy="6556483"/>
                <wp:effectExtent l="0" t="0" r="0" b="0"/>
                <wp:wrapNone/>
                <wp:docPr id="9" name="Group 9"/>
                <wp:cNvGraphicFramePr/>
                <a:graphic xmlns:a="http://schemas.openxmlformats.org/drawingml/2006/main">
                  <a:graphicData uri="http://schemas.microsoft.com/office/word/2010/wordprocessingGroup">
                    <wpg:wgp>
                      <wpg:cNvGrpSpPr/>
                      <wpg:grpSpPr>
                        <a:xfrm>
                          <a:off x="0" y="0"/>
                          <a:ext cx="5720080" cy="6556483"/>
                          <a:chOff x="0" y="0"/>
                          <a:chExt cx="5720080" cy="6556483"/>
                        </a:xfrm>
                      </wpg:grpSpPr>
                      <wps:wsp>
                        <wps:cNvPr id="320" name="Text Box 320"/>
                        <wps:cNvSpPr txBox="1"/>
                        <wps:spPr>
                          <a:xfrm>
                            <a:off x="0" y="5417820"/>
                            <a:ext cx="5720080" cy="1138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FF0DB" w14:textId="77777777" w:rsidR="00D1238E" w:rsidRPr="00497DB4" w:rsidRDefault="00D1238E" w:rsidP="00F55F3B">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2</w:t>
                              </w:r>
                              <w:r w:rsidRPr="00320A5B">
                                <w:rPr>
                                  <w:rStyle w:val="figLabel"/>
                                </w:rPr>
                                <w:fldChar w:fldCharType="end"/>
                              </w:r>
                              <w:r>
                                <w:t xml:space="preserve">: Joint contact force trajectories at the hip (top), knee (middle) and ankle (bottom) of </w:t>
                              </w:r>
                              <w:r>
                                <w:rPr>
                                  <w:i/>
                                </w:rPr>
                                <w:t>p04</w:t>
                              </w:r>
                              <w:r>
                                <w:t xml:space="preserve"> for the trials at a fast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 name="Picture 8" descr="D:\PhD\Studies\unload\Data\4_subMultiSim\Plots\JCF_fast.png"/>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15000" cy="5417820"/>
                          </a:xfrm>
                          <a:prstGeom prst="rect">
                            <a:avLst/>
                          </a:prstGeom>
                          <a:noFill/>
                          <a:ln>
                            <a:noFill/>
                          </a:ln>
                        </pic:spPr>
                      </pic:pic>
                    </wpg:wgp>
                  </a:graphicData>
                </a:graphic>
              </wp:anchor>
            </w:drawing>
          </mc:Choice>
          <mc:Fallback>
            <w:pict>
              <v:group w14:anchorId="6C66D868" id="Group 9" o:spid="_x0000_s1119" style="position:absolute;left:0;text-align:left;margin-left:0;margin-top:0;width:450.4pt;height:516.25pt;z-index:251687936;mso-position-horizontal:center;mso-position-horizontal-relative:margin;mso-position-vertical:center;mso-position-vertical-relative:margin" coordsize="57200,65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">
                <v:shape id="Text Box 320" o:spid="_x0000_s1120" type="#_x0000_t202" style="position:absolute;top:54178;width:57200;height:1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TiCwwAAANwAAAAPAAAAZHJzL2Rvd25yZXYueG1sRE/LisIw&#10;FN0L8w/hDrjTdD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j+U4gsMAAADcAAAADwAA&#10;AAAAAAAAAAAAAAAHAgAAZHJzL2Rvd25yZXYueG1sUEsFBgAAAAADAAMAtwAAAPcCAAAAAA==&#10;" filled="f" stroked="f" strokeweight=".5pt">
                  <v:textbox>
                    <w:txbxContent>
                      <w:p w14:paraId="415FF0DB" w14:textId="77777777" w:rsidR="00D1238E" w:rsidRPr="00497DB4" w:rsidRDefault="00D1238E" w:rsidP="00F55F3B">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2</w:t>
                        </w:r>
                        <w:r w:rsidRPr="00320A5B">
                          <w:rPr>
                            <w:rStyle w:val="figLabel"/>
                          </w:rPr>
                          <w:fldChar w:fldCharType="end"/>
                        </w:r>
                        <w:r>
                          <w:t xml:space="preserve">: Joint contact force trajectories at the hip (top), knee (middle) and ankle (bottom) of </w:t>
                        </w:r>
                        <w:r>
                          <w:rPr>
                            <w:i/>
                          </w:rPr>
                          <w:t>p04</w:t>
                        </w:r>
                        <w:r>
                          <w:t xml:space="preserve"> for the trials at a fast walking speed; mean (solid line) and range (shaded area) values are shown in bodyweight (BW) for the different solutions: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left),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middle) and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right). </w:t>
                        </w:r>
                      </w:p>
                    </w:txbxContent>
                  </v:textbox>
                </v:shape>
                <v:shape id="Picture 8" o:spid="_x0000_s1121" type="#_x0000_t75" style="position:absolute;width:57150;height:54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">
                  <v:imagedata r:id="rId70" o:title="JCF_fast"/>
                </v:shape>
                <w10:wrap anchorx="margin" anchory="margin"/>
              </v:group>
            </w:pict>
          </mc:Fallback>
        </mc:AlternateContent>
      </w:r>
      <w:r w:rsidR="003257C7">
        <w:br w:type="page"/>
      </w:r>
      <w:r>
        <w:lastRenderedPageBreak/>
        <w:t>Trajectories of muscle activation</w:t>
      </w:r>
      <w:r>
        <w:br w:type="page"/>
      </w:r>
    </w:p>
    <w:p w14:paraId="6E776547"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89984" behindDoc="0" locked="0" layoutInCell="1" allowOverlap="1" wp14:anchorId="6429B6E2" wp14:editId="2F59DD0F">
                <wp:simplePos x="0" y="0"/>
                <wp:positionH relativeFrom="column">
                  <wp:posOffset>-1428768</wp:posOffset>
                </wp:positionH>
                <wp:positionV relativeFrom="paragraph">
                  <wp:posOffset>1268727</wp:posOffset>
                </wp:positionV>
                <wp:extent cx="8859581" cy="6330340"/>
                <wp:effectExtent l="7302" t="0" r="6033" b="6032"/>
                <wp:wrapNone/>
                <wp:docPr id="321" name="Group 321"/>
                <wp:cNvGraphicFramePr/>
                <a:graphic xmlns:a="http://schemas.openxmlformats.org/drawingml/2006/main">
                  <a:graphicData uri="http://schemas.microsoft.com/office/word/2010/wordprocessingGroup">
                    <wpg:wgp>
                      <wpg:cNvGrpSpPr/>
                      <wpg:grpSpPr>
                        <a:xfrm rot="16200000">
                          <a:off x="0" y="0"/>
                          <a:ext cx="8859581" cy="6330340"/>
                          <a:chOff x="0" y="895350"/>
                          <a:chExt cx="8859581" cy="6330340"/>
                        </a:xfrm>
                      </wpg:grpSpPr>
                      <pic:pic xmlns:pic="http://schemas.openxmlformats.org/drawingml/2006/picture">
                        <pic:nvPicPr>
                          <pic:cNvPr id="322" name="Picture 322" descr="D:\PhD\Studies\unload\Data\1_subGen\Plots\musAct_JFH_slow.png"/>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23" name="Text Box 323"/>
                        <wps:cNvSpPr txBox="1"/>
                        <wps:spPr>
                          <a:xfrm>
                            <a:off x="61" y="6343644"/>
                            <a:ext cx="8859520" cy="88204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BB53AE"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29B6E2" id="Group 321" o:spid="_x0000_s1122" style="position:absolute;margin-left:-112.5pt;margin-top:99.9pt;width:697.6pt;height:498.45pt;rotation:-90;z-index:251689984;mso-height-relative:margin" coordorigin=",8953" coordsize="88595,63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">
                <v:shape id="Picture 322" o:spid="_x0000_s1123"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">
                  <v:imagedata r:id="rId72" o:title="musAct_JFH_slow"/>
                </v:shape>
                <v:shape id="Text Box 323" o:spid="_x0000_s1124" type="#_x0000_t202" style="position:absolute;top:63436;width:88595;height:8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H83pvXHAAAA3AAA&#10;AA8AAAAAAAAAAAAAAAAABwIAAGRycy9kb3ducmV2LnhtbFBLBQYAAAAAAwADALcAAAD7AgAAAAA=&#10;" filled="f" stroked="f" strokeweight=".5pt">
                  <v:textbox>
                    <w:txbxContent>
                      <w:p w14:paraId="79BB53AE"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75753F57"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1008" behindDoc="0" locked="0" layoutInCell="1" allowOverlap="1" wp14:anchorId="258263F0" wp14:editId="1640BFB6">
                <wp:simplePos x="0" y="0"/>
                <wp:positionH relativeFrom="column">
                  <wp:posOffset>-1409898</wp:posOffset>
                </wp:positionH>
                <wp:positionV relativeFrom="paragraph">
                  <wp:posOffset>1215548</wp:posOffset>
                </wp:positionV>
                <wp:extent cx="8859559" cy="6418938"/>
                <wp:effectExtent l="1270" t="0" r="0" b="0"/>
                <wp:wrapNone/>
                <wp:docPr id="324" name="Group 324"/>
                <wp:cNvGraphicFramePr/>
                <a:graphic xmlns:a="http://schemas.openxmlformats.org/drawingml/2006/main">
                  <a:graphicData uri="http://schemas.microsoft.com/office/word/2010/wordprocessingGroup">
                    <wpg:wgp>
                      <wpg:cNvGrpSpPr/>
                      <wpg:grpSpPr>
                        <a:xfrm rot="16200000">
                          <a:off x="0" y="0"/>
                          <a:ext cx="8859559" cy="6418938"/>
                          <a:chOff x="0" y="895350"/>
                          <a:chExt cx="8859559" cy="6418938"/>
                        </a:xfrm>
                      </wpg:grpSpPr>
                      <pic:pic xmlns:pic="http://schemas.openxmlformats.org/drawingml/2006/picture">
                        <pic:nvPicPr>
                          <pic:cNvPr id="325" name="Picture 325" descr="D:\PhD\Studies\unload\Data\1_subGen\Plots\musAct_JFK_slow.png"/>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26" name="Text Box 326"/>
                        <wps:cNvSpPr txBox="1"/>
                        <wps:spPr>
                          <a:xfrm>
                            <a:off x="39" y="6372230"/>
                            <a:ext cx="8859520" cy="9420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FA14FB"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8263F0" id="Group 324" o:spid="_x0000_s1125" style="position:absolute;margin-left:-111pt;margin-top:95.7pt;width:697.6pt;height:505.45pt;rotation:-90;z-index:251691008;mso-height-relative:margin" coordorigin=",8953" coordsize="88595,64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">
                <v:shape id="Picture 325" o:spid="_x0000_s1126"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">
                  <v:imagedata r:id="rId74" o:title="musAct_JFK_slow"/>
                </v:shape>
                <v:shape id="Text Box 326" o:spid="_x0000_s1127" type="#_x0000_t202" style="position:absolute;top:63722;width:88595;height:9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V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G9ABW3HAAAA3AAA&#10;AA8AAAAAAAAAAAAAAAAABwIAAGRycy9kb3ducmV2LnhtbFBLBQYAAAAAAwADALcAAAD7AgAAAAA=&#10;" filled="f" stroked="f" strokeweight=".5pt">
                  <v:textbox>
                    <w:txbxContent>
                      <w:p w14:paraId="13FA14FB"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2E0BD1D6"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2032" behindDoc="0" locked="0" layoutInCell="1" allowOverlap="1" wp14:anchorId="4D077492" wp14:editId="320FDB82">
                <wp:simplePos x="0" y="0"/>
                <wp:positionH relativeFrom="column">
                  <wp:posOffset>-1584096</wp:posOffset>
                </wp:positionH>
                <wp:positionV relativeFrom="paragraph">
                  <wp:posOffset>1412466</wp:posOffset>
                </wp:positionV>
                <wp:extent cx="8859520" cy="6058719"/>
                <wp:effectExtent l="0" t="9208" r="8573" b="8572"/>
                <wp:wrapNone/>
                <wp:docPr id="327" name="Group 327"/>
                <wp:cNvGraphicFramePr/>
                <a:graphic xmlns:a="http://schemas.openxmlformats.org/drawingml/2006/main">
                  <a:graphicData uri="http://schemas.microsoft.com/office/word/2010/wordprocessingGroup">
                    <wpg:wgp>
                      <wpg:cNvGrpSpPr/>
                      <wpg:grpSpPr>
                        <a:xfrm rot="16200000">
                          <a:off x="0" y="0"/>
                          <a:ext cx="8859520" cy="6058719"/>
                          <a:chOff x="-1052" y="895350"/>
                          <a:chExt cx="8859520" cy="6058719"/>
                        </a:xfrm>
                      </wpg:grpSpPr>
                      <pic:pic xmlns:pic="http://schemas.openxmlformats.org/drawingml/2006/picture">
                        <pic:nvPicPr>
                          <pic:cNvPr id="328" name="Picture 328" descr="D:\PhD\Studies\unload\Data\1_subGen\Plots\musAct_JFA_slow.png"/>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29" name="Text Box 329"/>
                        <wps:cNvSpPr txBox="1"/>
                        <wps:spPr>
                          <a:xfrm>
                            <a:off x="-1052" y="6353210"/>
                            <a:ext cx="8859520" cy="6008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72DAA4"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D077492" id="Group 327" o:spid="_x0000_s1128" style="position:absolute;margin-left:-124.75pt;margin-top:111.2pt;width:697.6pt;height:477.05pt;rotation:-90;z-index:251692032;mso-height-relative:margin" coordorigin="-10,8953" coordsize="88595,60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">
                <v:shape id="Picture 328" o:spid="_x0000_s1129"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">
                  <v:imagedata r:id="rId76" o:title="musAct_JFA_slow"/>
                </v:shape>
                <v:shape id="Text Box 329" o:spid="_x0000_s1130" type="#_x0000_t202" style="position:absolute;left:-10;top:63532;width:88594;height:6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5EfxwAAANwAAAAPAAAAZHJzL2Rvd25yZXYueG1sRI/Na8JA&#10;FMTvBf+H5Qne6saU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B7fkR/HAAAA3AAA&#10;AA8AAAAAAAAAAAAAAAAABwIAAGRycy9kb3ducmV2LnhtbFBLBQYAAAAAAwADALcAAAD7AgAAAAA=&#10;" filled="f" stroked="f" strokeweight=".5pt">
                  <v:textbox>
                    <w:txbxContent>
                      <w:p w14:paraId="3472DAA4"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167DC182"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3056" behindDoc="0" locked="0" layoutInCell="1" allowOverlap="1" wp14:anchorId="2564D53B" wp14:editId="28550B75">
                <wp:simplePos x="0" y="0"/>
                <wp:positionH relativeFrom="column">
                  <wp:posOffset>-1458953</wp:posOffset>
                </wp:positionH>
                <wp:positionV relativeFrom="paragraph">
                  <wp:posOffset>1276032</wp:posOffset>
                </wp:positionV>
                <wp:extent cx="8859561" cy="6311305"/>
                <wp:effectExtent l="0" t="2223" r="0" b="0"/>
                <wp:wrapNone/>
                <wp:docPr id="330" name="Group 330"/>
                <wp:cNvGraphicFramePr/>
                <a:graphic xmlns:a="http://schemas.openxmlformats.org/drawingml/2006/main">
                  <a:graphicData uri="http://schemas.microsoft.com/office/word/2010/wordprocessingGroup">
                    <wpg:wgp>
                      <wpg:cNvGrpSpPr/>
                      <wpg:grpSpPr>
                        <a:xfrm rot="16200000">
                          <a:off x="0" y="0"/>
                          <a:ext cx="8859561" cy="6311305"/>
                          <a:chOff x="0" y="895350"/>
                          <a:chExt cx="8859561" cy="6311305"/>
                        </a:xfrm>
                      </wpg:grpSpPr>
                      <pic:pic xmlns:pic="http://schemas.openxmlformats.org/drawingml/2006/picture">
                        <pic:nvPicPr>
                          <pic:cNvPr id="331" name="Picture 331" descr="D:\PhD\Studies\unload\Data\1_subGen\Plots\musAct_JFH_norm.png"/>
                          <pic:cNvPicPr>
                            <a:picLocks noChangeAspect="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32" name="Text Box 332"/>
                        <wps:cNvSpPr txBox="1"/>
                        <wps:spPr>
                          <a:xfrm>
                            <a:off x="41" y="6362704"/>
                            <a:ext cx="8859520" cy="8439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B58391"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64D53B" id="Group 330" o:spid="_x0000_s1131" style="position:absolute;margin-left:-114.9pt;margin-top:100.45pt;width:697.6pt;height:496.95pt;rotation:-90;z-index:251693056;mso-height-relative:margin" coordorigin=",8953" coordsize="88595,63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">
                <v:shape id="Picture 331" o:spid="_x0000_s1132"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">
                  <v:imagedata r:id="rId78" o:title="musAct_JFH_norm"/>
                </v:shape>
                <v:shape id="Text Box 332" o:spid="_x0000_s1133" type="#_x0000_t202" style="position:absolute;top:63627;width:88595;height:8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pWz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JWilbPHAAAA3AAA&#10;AA8AAAAAAAAAAAAAAAAABwIAAGRycy9kb3ducmV2LnhtbFBLBQYAAAAAAwADALcAAAD7AgAAAAA=&#10;" filled="f" stroked="f" strokeweight=".5pt">
                  <v:textbox>
                    <w:txbxContent>
                      <w:p w14:paraId="21B58391" w14:textId="77777777" w:rsidR="00D1238E" w:rsidRPr="0075242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717545A1"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4080" behindDoc="0" locked="0" layoutInCell="1" allowOverlap="1" wp14:anchorId="61A544DE" wp14:editId="1C4FEFC9">
                <wp:simplePos x="0" y="0"/>
                <wp:positionH relativeFrom="column">
                  <wp:posOffset>-1453238</wp:posOffset>
                </wp:positionH>
                <wp:positionV relativeFrom="paragraph">
                  <wp:posOffset>1270317</wp:posOffset>
                </wp:positionV>
                <wp:extent cx="8859561" cy="6322735"/>
                <wp:effectExtent l="0" t="7938" r="0" b="0"/>
                <wp:wrapNone/>
                <wp:docPr id="333" name="Group 333"/>
                <wp:cNvGraphicFramePr/>
                <a:graphic xmlns:a="http://schemas.openxmlformats.org/drawingml/2006/main">
                  <a:graphicData uri="http://schemas.microsoft.com/office/word/2010/wordprocessingGroup">
                    <wpg:wgp>
                      <wpg:cNvGrpSpPr/>
                      <wpg:grpSpPr>
                        <a:xfrm rot="16200000">
                          <a:off x="0" y="0"/>
                          <a:ext cx="8859561" cy="6322735"/>
                          <a:chOff x="0" y="895350"/>
                          <a:chExt cx="8859561" cy="6322735"/>
                        </a:xfrm>
                      </wpg:grpSpPr>
                      <pic:pic xmlns:pic="http://schemas.openxmlformats.org/drawingml/2006/picture">
                        <pic:nvPicPr>
                          <pic:cNvPr id="334" name="Picture 334" descr="D:\PhD\Studies\unload\Data\1_subGen\Plots\musAct_JFK_norm.png"/>
                          <pic:cNvPicPr>
                            <a:picLocks noChangeAspect="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35" name="Text Box 335"/>
                        <wps:cNvSpPr txBox="1"/>
                        <wps:spPr>
                          <a:xfrm>
                            <a:off x="41" y="6362704"/>
                            <a:ext cx="8859520" cy="8553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6AD514" w14:textId="77777777" w:rsidR="00D1238E" w:rsidRPr="00752427" w:rsidRDefault="00D1238E" w:rsidP="00F55F3B">
                              <w:pPr>
                                <w:pStyle w:val="Caption"/>
                                <w:rPr>
                                  <w:noProof/>
                                </w:rPr>
                              </w:pPr>
                              <w:r w:rsidRPr="00320A5B">
                                <w:rPr>
                                  <w:rStyle w:val="figLabel"/>
                                </w:rPr>
                                <w:t xml:space="preserve">Figure </w:t>
                              </w:r>
                              <w:r w:rsidRPr="001352B0">
                                <w:rPr>
                                  <w:rStyle w:val="figLabel"/>
                                  <w:i w:val="0"/>
                                </w:rPr>
                                <w:fldChar w:fldCharType="begin"/>
                              </w:r>
                              <w:r w:rsidRPr="001352B0">
                                <w:rPr>
                                  <w:rStyle w:val="figLabel"/>
                                  <w:i w:val="0"/>
                                </w:rPr>
                                <w:instrText xml:space="preserve"> SEQ Figure \* ARABIC </w:instrText>
                              </w:r>
                              <w:r w:rsidRPr="001352B0">
                                <w:rPr>
                                  <w:rStyle w:val="figLabel"/>
                                  <w:i w:val="0"/>
                                </w:rPr>
                                <w:fldChar w:fldCharType="separate"/>
                              </w:r>
                              <w:r>
                                <w:rPr>
                                  <w:rStyle w:val="figLabel"/>
                                  <w:i w:val="0"/>
                                  <w:noProof/>
                                </w:rPr>
                                <w:t>37</w:t>
                              </w:r>
                              <w:r w:rsidRPr="001352B0">
                                <w:rPr>
                                  <w:rStyle w:val="figLabel"/>
                                  <w:i w:val="0"/>
                                </w:rPr>
                                <w:fldChar w:fldCharType="end"/>
                              </w:r>
                              <w:r w:rsidRPr="001352B0">
                                <w:t xml:space="preserve">: </w:t>
                              </w:r>
                              <w:r w:rsidRPr="001352B0">
                                <w:rPr>
                                  <w:i/>
                                </w:rPr>
                                <w:t>Muscle</w:t>
                              </w:r>
                              <w:r>
                                <w:t xml:space="preserv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A544DE" id="Group 333" o:spid="_x0000_s1134" style="position:absolute;margin-left:-114.45pt;margin-top:100pt;width:697.6pt;height:497.85pt;rotation:-90;z-index:251694080;mso-height-relative:margin" coordorigin=",8953" coordsize="88595,63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">
                <v:shape id="Picture 334" o:spid="_x0000_s1135"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">
                  <v:imagedata r:id="rId80" o:title="musAct_JFK_norm"/>
                </v:shape>
                <v:shape id="Text Box 335" o:spid="_x0000_s1136" type="#_x0000_t202" style="position:absolute;top:63627;width:88595;height:8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4C6AD514" w14:textId="77777777" w:rsidR="00D1238E" w:rsidRPr="00752427" w:rsidRDefault="00D1238E" w:rsidP="00F55F3B">
                        <w:pPr>
                          <w:pStyle w:val="Caption"/>
                          <w:rPr>
                            <w:noProof/>
                          </w:rPr>
                        </w:pPr>
                        <w:r w:rsidRPr="00320A5B">
                          <w:rPr>
                            <w:rStyle w:val="figLabel"/>
                          </w:rPr>
                          <w:t xml:space="preserve">Figure </w:t>
                        </w:r>
                        <w:r w:rsidRPr="001352B0">
                          <w:rPr>
                            <w:rStyle w:val="figLabel"/>
                            <w:i w:val="0"/>
                          </w:rPr>
                          <w:fldChar w:fldCharType="begin"/>
                        </w:r>
                        <w:r w:rsidRPr="001352B0">
                          <w:rPr>
                            <w:rStyle w:val="figLabel"/>
                            <w:i w:val="0"/>
                          </w:rPr>
                          <w:instrText xml:space="preserve"> SEQ Figure \* ARABIC </w:instrText>
                        </w:r>
                        <w:r w:rsidRPr="001352B0">
                          <w:rPr>
                            <w:rStyle w:val="figLabel"/>
                            <w:i w:val="0"/>
                          </w:rPr>
                          <w:fldChar w:fldCharType="separate"/>
                        </w:r>
                        <w:r>
                          <w:rPr>
                            <w:rStyle w:val="figLabel"/>
                            <w:i w:val="0"/>
                            <w:noProof/>
                          </w:rPr>
                          <w:t>37</w:t>
                        </w:r>
                        <w:r w:rsidRPr="001352B0">
                          <w:rPr>
                            <w:rStyle w:val="figLabel"/>
                            <w:i w:val="0"/>
                          </w:rPr>
                          <w:fldChar w:fldCharType="end"/>
                        </w:r>
                        <w:r w:rsidRPr="001352B0">
                          <w:t xml:space="preserve">: </w:t>
                        </w:r>
                        <w:r w:rsidRPr="001352B0">
                          <w:rPr>
                            <w:i/>
                          </w:rPr>
                          <w:t>Muscle</w:t>
                        </w:r>
                        <w:r>
                          <w:t xml:space="preserv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3AFD348A"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5104" behindDoc="0" locked="0" layoutInCell="1" allowOverlap="1" wp14:anchorId="41AEC484" wp14:editId="68B5D544">
                <wp:simplePos x="0" y="0"/>
                <wp:positionH relativeFrom="column">
                  <wp:posOffset>-1398468</wp:posOffset>
                </wp:positionH>
                <wp:positionV relativeFrom="paragraph">
                  <wp:posOffset>1204118</wp:posOffset>
                </wp:positionV>
                <wp:extent cx="8859559" cy="6441798"/>
                <wp:effectExtent l="8890" t="0" r="7620" b="7620"/>
                <wp:wrapNone/>
                <wp:docPr id="336" name="Group 336"/>
                <wp:cNvGraphicFramePr/>
                <a:graphic xmlns:a="http://schemas.openxmlformats.org/drawingml/2006/main">
                  <a:graphicData uri="http://schemas.microsoft.com/office/word/2010/wordprocessingGroup">
                    <wpg:wgp>
                      <wpg:cNvGrpSpPr/>
                      <wpg:grpSpPr>
                        <a:xfrm rot="16200000">
                          <a:off x="0" y="0"/>
                          <a:ext cx="8859559" cy="6441798"/>
                          <a:chOff x="0" y="895350"/>
                          <a:chExt cx="8859559" cy="6441798"/>
                        </a:xfrm>
                      </wpg:grpSpPr>
                      <pic:pic xmlns:pic="http://schemas.openxmlformats.org/drawingml/2006/picture">
                        <pic:nvPicPr>
                          <pic:cNvPr id="337" name="Picture 337" descr="D:\PhD\Studies\unload\Data\1_subGen\Plots\musAct_JFA_norm.png"/>
                          <pic:cNvPicPr>
                            <a:picLocks noChangeAspect="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38" name="Text Box 338"/>
                        <wps:cNvSpPr txBox="1"/>
                        <wps:spPr>
                          <a:xfrm>
                            <a:off x="39" y="6372230"/>
                            <a:ext cx="8859520" cy="9649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FD4893" w14:textId="77777777" w:rsidR="00D1238E" w:rsidRPr="00CB394E"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8</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AEC484" id="Group 336" o:spid="_x0000_s1137" style="position:absolute;margin-left:-110.1pt;margin-top:94.8pt;width:697.6pt;height:507.25pt;rotation:-90;z-index:251695104;mso-height-relative:margin" coordorigin=",8953" coordsize="88595,64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">
                <v:shape id="Picture 337" o:spid="_x0000_s1138"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">
                  <v:imagedata r:id="rId82" o:title="musAct_JFA_norm"/>
                </v:shape>
                <v:shape id="Text Box 338" o:spid="_x0000_s1139" type="#_x0000_t202" style="position:absolute;top:63722;width:88595;height:9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" filled="f" stroked="f" strokeweight=".5pt">
                  <v:textbox>
                    <w:txbxContent>
                      <w:p w14:paraId="11FD4893" w14:textId="77777777" w:rsidR="00D1238E" w:rsidRPr="00CB394E"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8</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1ED56023"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6128" behindDoc="0" locked="0" layoutInCell="1" allowOverlap="1" wp14:anchorId="22C37F53" wp14:editId="40F86307">
                <wp:simplePos x="0" y="0"/>
                <wp:positionH relativeFrom="column">
                  <wp:posOffset>-1578142</wp:posOffset>
                </wp:positionH>
                <wp:positionV relativeFrom="paragraph">
                  <wp:posOffset>1406672</wp:posOffset>
                </wp:positionV>
                <wp:extent cx="8859520" cy="6069671"/>
                <wp:effectExtent l="4445" t="0" r="3175" b="3175"/>
                <wp:wrapNone/>
                <wp:docPr id="339" name="Group 339"/>
                <wp:cNvGraphicFramePr/>
                <a:graphic xmlns:a="http://schemas.openxmlformats.org/drawingml/2006/main">
                  <a:graphicData uri="http://schemas.microsoft.com/office/word/2010/wordprocessingGroup">
                    <wpg:wgp>
                      <wpg:cNvGrpSpPr/>
                      <wpg:grpSpPr>
                        <a:xfrm rot="16200000">
                          <a:off x="0" y="0"/>
                          <a:ext cx="8859520" cy="6069671"/>
                          <a:chOff x="-1210" y="895350"/>
                          <a:chExt cx="8859520" cy="6069671"/>
                        </a:xfrm>
                      </wpg:grpSpPr>
                      <pic:pic xmlns:pic="http://schemas.openxmlformats.org/drawingml/2006/picture">
                        <pic:nvPicPr>
                          <pic:cNvPr id="340" name="Picture 340" descr="D:\PhD\Studies\unload\Data\1_subGen\Plots\musAct_JFH_fast.png"/>
                          <pic:cNvPicPr>
                            <a:picLocks noChangeAspect="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41" name="Text Box 341"/>
                        <wps:cNvSpPr txBox="1"/>
                        <wps:spPr>
                          <a:xfrm>
                            <a:off x="-1210" y="6362708"/>
                            <a:ext cx="8859520" cy="6023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70AECA"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9</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2C37F53" id="Group 339" o:spid="_x0000_s1140" style="position:absolute;margin-left:-124.25pt;margin-top:110.75pt;width:697.6pt;height:477.95pt;rotation:-90;z-index:251696128;mso-height-relative:margin" coordorigin="-12,8953" coordsize="88595,606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">
                <v:shape id="Picture 340" o:spid="_x0000_s1141"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">
                  <v:imagedata r:id="rId84" o:title="musAct_JFH_fast"/>
                </v:shape>
                <v:shape id="Text Box 341" o:spid="_x0000_s1142" type="#_x0000_t202" style="position:absolute;left:-12;top:63627;width:88595;height:6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" filled="f" stroked="f" strokeweight=".5pt">
                  <v:textbox>
                    <w:txbxContent>
                      <w:p w14:paraId="7370AECA"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39</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7AD5D58F"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7152" behindDoc="0" locked="0" layoutInCell="1" allowOverlap="1" wp14:anchorId="13FBCF26" wp14:editId="3E46A2D9">
                <wp:simplePos x="0" y="0"/>
                <wp:positionH relativeFrom="column">
                  <wp:posOffset>-1459408</wp:posOffset>
                </wp:positionH>
                <wp:positionV relativeFrom="paragraph">
                  <wp:posOffset>1276490</wp:posOffset>
                </wp:positionV>
                <wp:extent cx="8859520" cy="6312259"/>
                <wp:effectExtent l="0" t="2540" r="0" b="0"/>
                <wp:wrapNone/>
                <wp:docPr id="342" name="Group 342"/>
                <wp:cNvGraphicFramePr/>
                <a:graphic xmlns:a="http://schemas.openxmlformats.org/drawingml/2006/main">
                  <a:graphicData uri="http://schemas.microsoft.com/office/word/2010/wordprocessingGroup">
                    <wpg:wgp>
                      <wpg:cNvGrpSpPr/>
                      <wpg:grpSpPr>
                        <a:xfrm rot="16200000">
                          <a:off x="0" y="0"/>
                          <a:ext cx="8859520" cy="6312259"/>
                          <a:chOff x="-1232" y="895350"/>
                          <a:chExt cx="8859520" cy="6312259"/>
                        </a:xfrm>
                      </wpg:grpSpPr>
                      <pic:pic xmlns:pic="http://schemas.openxmlformats.org/drawingml/2006/picture">
                        <pic:nvPicPr>
                          <pic:cNvPr id="343" name="Picture 343" descr="D:\PhD\Studies\unload\Data\1_subGen\Plots\musAct_JFK_fast.png"/>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44" name="Text Box 344"/>
                        <wps:cNvSpPr txBox="1"/>
                        <wps:spPr>
                          <a:xfrm>
                            <a:off x="-1232" y="6353181"/>
                            <a:ext cx="8859520" cy="8544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D1E03B"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0</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FBCF26" id="Group 342" o:spid="_x0000_s1143" style="position:absolute;margin-left:-114.9pt;margin-top:100.5pt;width:697.6pt;height:497.05pt;rotation:-90;z-index:251697152;mso-height-relative:margin" coordorigin="-12,8953" coordsize="88595,63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">
                <v:shape id="Picture 343" o:spid="_x0000_s1144"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">
                  <v:imagedata r:id="rId86" o:title="musAct_JFK_fast"/>
                </v:shape>
                <v:shape id="Text Box 344" o:spid="_x0000_s1145" type="#_x0000_t202" style="position:absolute;left:-12;top:63531;width:88594;height:8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" filled="f" stroked="f" strokeweight=".5pt">
                  <v:textbox>
                    <w:txbxContent>
                      <w:p w14:paraId="08D1E03B"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0</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786ECDA6"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700224" behindDoc="0" locked="0" layoutInCell="1" allowOverlap="1" wp14:anchorId="36E22198" wp14:editId="1C2F97FE">
                <wp:simplePos x="0" y="0"/>
                <wp:positionH relativeFrom="column">
                  <wp:posOffset>-1581010</wp:posOffset>
                </wp:positionH>
                <wp:positionV relativeFrom="paragraph">
                  <wp:posOffset>1398110</wp:posOffset>
                </wp:positionV>
                <wp:extent cx="8859581" cy="6052526"/>
                <wp:effectExtent l="0" t="6033" r="0" b="0"/>
                <wp:wrapNone/>
                <wp:docPr id="345" name="Group 345"/>
                <wp:cNvGraphicFramePr/>
                <a:graphic xmlns:a="http://schemas.openxmlformats.org/drawingml/2006/main">
                  <a:graphicData uri="http://schemas.microsoft.com/office/word/2010/wordprocessingGroup">
                    <wpg:wgp>
                      <wpg:cNvGrpSpPr/>
                      <wpg:grpSpPr>
                        <a:xfrm rot="16200000">
                          <a:off x="0" y="0"/>
                          <a:ext cx="8859581" cy="6052526"/>
                          <a:chOff x="0" y="895350"/>
                          <a:chExt cx="8859581" cy="6052526"/>
                        </a:xfrm>
                      </wpg:grpSpPr>
                      <pic:pic xmlns:pic="http://schemas.openxmlformats.org/drawingml/2006/picture">
                        <pic:nvPicPr>
                          <pic:cNvPr id="346" name="Picture 346" descr="D:\PhD\Studies\unload\Data\1_subGen\Plots\musAct_JFA_fast.png"/>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47" name="Text Box 347"/>
                        <wps:cNvSpPr txBox="1"/>
                        <wps:spPr>
                          <a:xfrm>
                            <a:off x="61" y="6362695"/>
                            <a:ext cx="8859520" cy="5851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09A56E"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1</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6E22198" id="Group 345" o:spid="_x0000_s1146" style="position:absolute;margin-left:-124.5pt;margin-top:110.1pt;width:697.6pt;height:476.6pt;rotation:-90;z-index:251700224;mso-height-relative:margin" coordorigin=",8953" coordsize="88595,60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">
                <v:shape id="Picture 346" o:spid="_x0000_s1147"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">
                  <v:imagedata r:id="rId88" o:title="musAct_JFA_fast"/>
                </v:shape>
                <v:shape id="Text Box 347" o:spid="_x0000_s1148" type="#_x0000_t202" style="position:absolute;top:63626;width:88595;height:5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2309A56E"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1</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1</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4DD45F80"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9200" behindDoc="0" locked="0" layoutInCell="1" allowOverlap="1" wp14:anchorId="68E6A198" wp14:editId="72D23881">
                <wp:simplePos x="0" y="0"/>
                <wp:positionH relativeFrom="column">
                  <wp:posOffset>-1454034</wp:posOffset>
                </wp:positionH>
                <wp:positionV relativeFrom="paragraph">
                  <wp:posOffset>1271109</wp:posOffset>
                </wp:positionV>
                <wp:extent cx="8859565" cy="6324331"/>
                <wp:effectExtent l="0" t="8573" r="9208" b="9207"/>
                <wp:wrapNone/>
                <wp:docPr id="348" name="Group 348"/>
                <wp:cNvGraphicFramePr/>
                <a:graphic xmlns:a="http://schemas.openxmlformats.org/drawingml/2006/main">
                  <a:graphicData uri="http://schemas.microsoft.com/office/word/2010/wordprocessingGroup">
                    <wpg:wgp>
                      <wpg:cNvGrpSpPr/>
                      <wpg:grpSpPr>
                        <a:xfrm rot="16200000">
                          <a:off x="0" y="0"/>
                          <a:ext cx="8859565" cy="6324331"/>
                          <a:chOff x="0" y="0"/>
                          <a:chExt cx="8859565" cy="6324331"/>
                        </a:xfrm>
                      </wpg:grpSpPr>
                      <pic:pic xmlns:pic="http://schemas.openxmlformats.org/drawingml/2006/picture">
                        <pic:nvPicPr>
                          <pic:cNvPr id="350" name="Picture 350" descr="D:\PhD\Studies\unload\Data\2_subGC6\Plots\musAct_JFH_norm.png"/>
                          <pic:cNvPicPr>
                            <a:picLocks noChangeAspect="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857615" cy="5459095"/>
                          </a:xfrm>
                          <a:prstGeom prst="rect">
                            <a:avLst/>
                          </a:prstGeom>
                          <a:noFill/>
                          <a:ln>
                            <a:noFill/>
                          </a:ln>
                        </pic:spPr>
                      </pic:pic>
                      <wps:wsp>
                        <wps:cNvPr id="349" name="Text Box 349"/>
                        <wps:cNvSpPr txBox="1"/>
                        <wps:spPr>
                          <a:xfrm>
                            <a:off x="45" y="5459110"/>
                            <a:ext cx="8859520" cy="8652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3F7EDF"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2</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E6A198" id="Group 348" o:spid="_x0000_s1149" style="position:absolute;margin-left:-114.5pt;margin-top:100.1pt;width:697.6pt;height:498pt;rotation:-90;z-index:251699200;mso-height-relative:margin" coordsize="88595,63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">
                <v:shape id="Picture 350" o:spid="_x0000_s1150" type="#_x0000_t75" style="position:absolute;width:88576;height:54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">
                  <v:imagedata r:id="rId90" o:title="musAct_JFH_norm"/>
                </v:shape>
                <v:shape id="Text Box 349" o:spid="_x0000_s1151" type="#_x0000_t202" style="position:absolute;top:54591;width:88595;height:8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" filled="f" stroked="f" strokeweight=".5pt">
                  <v:textbox>
                    <w:txbxContent>
                      <w:p w14:paraId="0B3F7EDF"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2</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676097A0"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698176" behindDoc="0" locked="0" layoutInCell="1" allowOverlap="1" wp14:anchorId="05CEA979" wp14:editId="64483D21">
                <wp:simplePos x="0" y="0"/>
                <wp:positionH relativeFrom="column">
                  <wp:posOffset>-1452336</wp:posOffset>
                </wp:positionH>
                <wp:positionV relativeFrom="paragraph">
                  <wp:posOffset>1280636</wp:posOffset>
                </wp:positionV>
                <wp:extent cx="8859770" cy="6297862"/>
                <wp:effectExtent l="4762" t="0" r="3493" b="3492"/>
                <wp:wrapNone/>
                <wp:docPr id="351" name="Group 351"/>
                <wp:cNvGraphicFramePr/>
                <a:graphic xmlns:a="http://schemas.openxmlformats.org/drawingml/2006/main">
                  <a:graphicData uri="http://schemas.microsoft.com/office/word/2010/wordprocessingGroup">
                    <wpg:wgp>
                      <wpg:cNvGrpSpPr/>
                      <wpg:grpSpPr>
                        <a:xfrm rot="16200000">
                          <a:off x="0" y="0"/>
                          <a:ext cx="8859770" cy="6297862"/>
                          <a:chOff x="0" y="0"/>
                          <a:chExt cx="8859770" cy="6297862"/>
                        </a:xfrm>
                      </wpg:grpSpPr>
                      <pic:pic xmlns:pic="http://schemas.openxmlformats.org/drawingml/2006/picture">
                        <pic:nvPicPr>
                          <pic:cNvPr id="353" name="Picture 353" descr="D:\PhD\Studies\unload\Data\2_subGC6\Plots\musAct_JFK_norm.png"/>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859520" cy="5460365"/>
                          </a:xfrm>
                          <a:prstGeom prst="rect">
                            <a:avLst/>
                          </a:prstGeom>
                          <a:noFill/>
                          <a:ln>
                            <a:noFill/>
                          </a:ln>
                        </pic:spPr>
                      </pic:pic>
                      <wps:wsp>
                        <wps:cNvPr id="352" name="Text Box 352"/>
                        <wps:cNvSpPr txBox="1"/>
                        <wps:spPr>
                          <a:xfrm>
                            <a:off x="250" y="5451920"/>
                            <a:ext cx="8859520" cy="8459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817B10"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CEA979" id="Group 351" o:spid="_x0000_s1152" style="position:absolute;margin-left:-114.35pt;margin-top:100.85pt;width:697.6pt;height:495.9pt;rotation:-90;z-index:251698176;mso-height-relative:margin" coordsize="88597,62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">
                <v:shape id="Picture 353" o:spid="_x0000_s1153" type="#_x0000_t75" style="position:absolute;width:88595;height:54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">
                  <v:imagedata r:id="rId92" o:title="musAct_JFK_norm"/>
                </v:shape>
                <v:shape id="Text Box 352" o:spid="_x0000_s1154" type="#_x0000_t202" style="position:absolute;left:2;top:54519;width:88595;height:8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XAT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L5IobfM+EIyPUPAAAA//8DAFBLAQItABQABgAIAAAAIQDb4fbL7gAAAIUBAAATAAAAAAAA&#10;AAAAAAAAAAAAAABbQ29udGVudF9UeXBlc10ueG1sUEsBAi0AFAAGAAgAAAAhAFr0LFu/AAAAFQEA&#10;AAsAAAAAAAAAAAAAAAAAHwEAAF9yZWxzLy5yZWxzUEsBAi0AFAAGAAgAAAAhAEh9cBPHAAAA3AAA&#10;AA8AAAAAAAAAAAAAAAAABwIAAGRycy9kb3ducmV2LnhtbFBLBQYAAAAAAwADALcAAAD7AgAAAAA=&#10;" filled="f" stroked="f" strokeweight=".5pt">
                  <v:textbox>
                    <w:txbxContent>
                      <w:p w14:paraId="0D817B10"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7FA5C510"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703296" behindDoc="0" locked="0" layoutInCell="1" allowOverlap="1" wp14:anchorId="425E0157" wp14:editId="2B664517">
                <wp:simplePos x="0" y="0"/>
                <wp:positionH relativeFrom="column">
                  <wp:posOffset>-1428709</wp:posOffset>
                </wp:positionH>
                <wp:positionV relativeFrom="paragraph">
                  <wp:posOffset>1257141</wp:posOffset>
                </wp:positionV>
                <wp:extent cx="8859638" cy="6365041"/>
                <wp:effectExtent l="9207" t="0" r="7938" b="7937"/>
                <wp:wrapNone/>
                <wp:docPr id="354" name="Group 354"/>
                <wp:cNvGraphicFramePr/>
                <a:graphic xmlns:a="http://schemas.openxmlformats.org/drawingml/2006/main">
                  <a:graphicData uri="http://schemas.microsoft.com/office/word/2010/wordprocessingGroup">
                    <wpg:wgp>
                      <wpg:cNvGrpSpPr/>
                      <wpg:grpSpPr>
                        <a:xfrm rot="16200000">
                          <a:off x="0" y="0"/>
                          <a:ext cx="8859638" cy="6365041"/>
                          <a:chOff x="0" y="0"/>
                          <a:chExt cx="8859638" cy="6365041"/>
                        </a:xfrm>
                      </wpg:grpSpPr>
                      <pic:pic xmlns:pic="http://schemas.openxmlformats.org/drawingml/2006/picture">
                        <pic:nvPicPr>
                          <pic:cNvPr id="356" name="Picture 356" descr="D:\PhD\Studies\unload\Data\2_subGC6\Plots\musAct_JFA_norm.png"/>
                          <pic:cNvPicPr>
                            <a:picLocks noChangeAspect="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859520" cy="5460365"/>
                          </a:xfrm>
                          <a:prstGeom prst="rect">
                            <a:avLst/>
                          </a:prstGeom>
                          <a:noFill/>
                          <a:ln>
                            <a:noFill/>
                          </a:ln>
                        </pic:spPr>
                      </pic:pic>
                      <wps:wsp>
                        <wps:cNvPr id="355" name="Text Box 355"/>
                        <wps:cNvSpPr txBox="1"/>
                        <wps:spPr>
                          <a:xfrm>
                            <a:off x="118" y="5460535"/>
                            <a:ext cx="8859520" cy="9045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1875A8"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25E0157" id="Group 354" o:spid="_x0000_s1155" style="position:absolute;margin-left:-112.5pt;margin-top:99pt;width:697.6pt;height:501.2pt;rotation:-90;z-index:251703296;mso-height-relative:margin" coordsize="88596,63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">
                <v:shape id="Picture 356" o:spid="_x0000_s1156" type="#_x0000_t75" style="position:absolute;width:88595;height:54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">
                  <v:imagedata r:id="rId94" o:title="musAct_JFA_norm"/>
                </v:shape>
                <v:shape id="Text Box 355" o:spid="_x0000_s1157" type="#_x0000_t202" style="position:absolute;left:1;top:54605;width:88595;height:9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" filled="f" stroked="f" strokeweight=".5pt">
                  <v:textbox>
                    <w:txbxContent>
                      <w:p w14:paraId="271875A8" w14:textId="77777777" w:rsidR="00D1238E" w:rsidRPr="00011CAF"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2</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15860541"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702272" behindDoc="0" locked="0" layoutInCell="1" allowOverlap="1" wp14:anchorId="0D755F12" wp14:editId="6ACCF59A">
                <wp:simplePos x="0" y="0"/>
                <wp:positionH relativeFrom="column">
                  <wp:posOffset>-1435140</wp:posOffset>
                </wp:positionH>
                <wp:positionV relativeFrom="paragraph">
                  <wp:posOffset>1240790</wp:posOffset>
                </wp:positionV>
                <wp:extent cx="8859560" cy="6377980"/>
                <wp:effectExtent l="2540" t="0" r="1270" b="1270"/>
                <wp:wrapNone/>
                <wp:docPr id="357" name="Group 357"/>
                <wp:cNvGraphicFramePr/>
                <a:graphic xmlns:a="http://schemas.openxmlformats.org/drawingml/2006/main">
                  <a:graphicData uri="http://schemas.microsoft.com/office/word/2010/wordprocessingGroup">
                    <wpg:wgp>
                      <wpg:cNvGrpSpPr/>
                      <wpg:grpSpPr>
                        <a:xfrm rot="16200000">
                          <a:off x="0" y="0"/>
                          <a:ext cx="8859560" cy="6377980"/>
                          <a:chOff x="0" y="895350"/>
                          <a:chExt cx="8859560" cy="6377980"/>
                        </a:xfrm>
                      </wpg:grpSpPr>
                      <pic:pic xmlns:pic="http://schemas.openxmlformats.org/drawingml/2006/picture">
                        <pic:nvPicPr>
                          <pic:cNvPr id="358" name="Picture 358" descr="D:\PhD\Studies\unload\Data\3_subMDP\Plots\musAct_JFH_norm.png"/>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59" name="Text Box 359"/>
                        <wps:cNvSpPr txBox="1"/>
                        <wps:spPr>
                          <a:xfrm>
                            <a:off x="40" y="6381754"/>
                            <a:ext cx="8859520" cy="89157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6C1F39"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755F12" id="Group 357" o:spid="_x0000_s1158" style="position:absolute;margin-left:-113pt;margin-top:97.7pt;width:697.6pt;height:502.2pt;rotation:-90;z-index:251702272;mso-height-relative:margin" coordorigin=",8953" coordsize="88595,6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">
                <v:shape id="Picture 358" o:spid="_x0000_s1159"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">
                  <v:imagedata r:id="rId96" o:title="musAct_JFH_norm"/>
                </v:shape>
                <v:shape id="Text Box 359" o:spid="_x0000_s1160" type="#_x0000_t202" style="position:absolute;top:63817;width:88595;height:8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eJi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EbZ4mLHAAAA3AAA&#10;AA8AAAAAAAAAAAAAAAAABwIAAGRycy9kb3ducmV2LnhtbFBLBQYAAAAAAwADALcAAAD7AgAAAAA=&#10;" filled="f" stroked="f" strokeweight=".5pt">
                  <v:textbox>
                    <w:txbxContent>
                      <w:p w14:paraId="266C1F39"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51844DA1"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701248" behindDoc="0" locked="0" layoutInCell="1" allowOverlap="1" wp14:anchorId="53F6FA66" wp14:editId="44F0F2CC">
                <wp:simplePos x="0" y="0"/>
                <wp:positionH relativeFrom="column">
                  <wp:posOffset>-1418948</wp:posOffset>
                </wp:positionH>
                <wp:positionV relativeFrom="paragraph">
                  <wp:posOffset>1236027</wp:posOffset>
                </wp:positionV>
                <wp:extent cx="8859561" cy="6391315"/>
                <wp:effectExtent l="0" t="4128" r="0" b="0"/>
                <wp:wrapNone/>
                <wp:docPr id="360" name="Group 360"/>
                <wp:cNvGraphicFramePr/>
                <a:graphic xmlns:a="http://schemas.openxmlformats.org/drawingml/2006/main">
                  <a:graphicData uri="http://schemas.microsoft.com/office/word/2010/wordprocessingGroup">
                    <wpg:wgp>
                      <wpg:cNvGrpSpPr/>
                      <wpg:grpSpPr>
                        <a:xfrm rot="16200000">
                          <a:off x="0" y="0"/>
                          <a:ext cx="8859561" cy="6391315"/>
                          <a:chOff x="0" y="895350"/>
                          <a:chExt cx="8859561" cy="6391315"/>
                        </a:xfrm>
                      </wpg:grpSpPr>
                      <pic:pic xmlns:pic="http://schemas.openxmlformats.org/drawingml/2006/picture">
                        <pic:nvPicPr>
                          <pic:cNvPr id="361" name="Picture 361" descr="D:\PhD\Studies\unload\Data\3_subMDP\Plots\musAct_JFK_norm.png"/>
                          <pic:cNvPicPr>
                            <a:picLocks noChangeAspect="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62" name="Text Box 362"/>
                        <wps:cNvSpPr txBox="1"/>
                        <wps:spPr>
                          <a:xfrm>
                            <a:off x="41" y="6362704"/>
                            <a:ext cx="8859520" cy="9239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E0160E"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3F6FA66" id="Group 360" o:spid="_x0000_s1161" style="position:absolute;margin-left:-111.75pt;margin-top:97.3pt;width:697.6pt;height:503.25pt;rotation:-90;z-index:251701248;mso-height-relative:margin" coordorigin=",8953" coordsize="88595,63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">
                <v:shape id="Picture 361" o:spid="_x0000_s1162"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">
                  <v:imagedata r:id="rId98" o:title="musAct_JFK_norm"/>
                </v:shape>
                <v:shape id="Text Box 362" o:spid="_x0000_s1163" type="#_x0000_t202" style="position:absolute;top:63627;width:88595;height:9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qu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IYRuq7HAAAA3AAA&#10;AA8AAAAAAAAAAAAAAAAABwIAAGRycy9kb3ducmV2LnhtbFBLBQYAAAAAAwADALcAAAD7AgAAAAA=&#10;" filled="f" stroked="f" strokeweight=".5pt">
                  <v:textbox>
                    <w:txbxContent>
                      <w:p w14:paraId="3AE0160E"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5BA2EA1C" w14:textId="77777777" w:rsidR="00F55F3B" w:rsidRDefault="00F55F3B" w:rsidP="00F55F3B">
      <w:pPr>
        <w:spacing w:before="0" w:after="160" w:line="259" w:lineRule="auto"/>
        <w:jc w:val="left"/>
      </w:pPr>
      <w:r>
        <w:rPr>
          <w:noProof/>
        </w:rPr>
        <w:lastRenderedPageBreak/>
        <mc:AlternateContent>
          <mc:Choice Requires="wpg">
            <w:drawing>
              <wp:anchor distT="0" distB="0" distL="114300" distR="114300" simplePos="0" relativeHeight="251704320" behindDoc="0" locked="0" layoutInCell="1" allowOverlap="1" wp14:anchorId="6A9F4A7B" wp14:editId="7BF950BC">
                <wp:simplePos x="0" y="0"/>
                <wp:positionH relativeFrom="column">
                  <wp:posOffset>-1413233</wp:posOffset>
                </wp:positionH>
                <wp:positionV relativeFrom="paragraph">
                  <wp:posOffset>1230312</wp:posOffset>
                </wp:positionV>
                <wp:extent cx="8859561" cy="6402745"/>
                <wp:effectExtent l="9207" t="0" r="7938" b="7937"/>
                <wp:wrapNone/>
                <wp:docPr id="363" name="Group 363"/>
                <wp:cNvGraphicFramePr/>
                <a:graphic xmlns:a="http://schemas.openxmlformats.org/drawingml/2006/main">
                  <a:graphicData uri="http://schemas.microsoft.com/office/word/2010/wordprocessingGroup">
                    <wpg:wgp>
                      <wpg:cNvGrpSpPr/>
                      <wpg:grpSpPr>
                        <a:xfrm rot="16200000">
                          <a:off x="0" y="0"/>
                          <a:ext cx="8859561" cy="6402745"/>
                          <a:chOff x="0" y="895350"/>
                          <a:chExt cx="8859561" cy="6402745"/>
                        </a:xfrm>
                      </wpg:grpSpPr>
                      <pic:pic xmlns:pic="http://schemas.openxmlformats.org/drawingml/2006/picture">
                        <pic:nvPicPr>
                          <pic:cNvPr id="364" name="Picture 364" descr="D:\PhD\Studies\unload\Data\3_subMDP\Plots\musAct_JFA_norm.png"/>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895350"/>
                            <a:ext cx="8858250" cy="5467350"/>
                          </a:xfrm>
                          <a:prstGeom prst="rect">
                            <a:avLst/>
                          </a:prstGeom>
                          <a:noFill/>
                          <a:ln>
                            <a:noFill/>
                          </a:ln>
                        </pic:spPr>
                      </pic:pic>
                      <wps:wsp>
                        <wps:cNvPr id="365" name="Text Box 365"/>
                        <wps:cNvSpPr txBox="1"/>
                        <wps:spPr>
                          <a:xfrm>
                            <a:off x="41" y="6362704"/>
                            <a:ext cx="8859520" cy="9353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EDF17C"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7</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A9F4A7B" id="Group 363" o:spid="_x0000_s1164" style="position:absolute;margin-left:-111.3pt;margin-top:96.85pt;width:697.6pt;height:504.15pt;rotation:-90;z-index:251704320;mso-height-relative:margin" coordorigin=",8953" coordsize="88595,64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">
                <v:shape id="Picture 364" o:spid="_x0000_s1165" type="#_x0000_t75" style="position:absolute;top:8953;width:88582;height:5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">
                  <v:imagedata r:id="rId100" o:title="musAct_JFA_norm"/>
                </v:shape>
                <v:shape id="Text Box 365" o:spid="_x0000_s1166" type="#_x0000_t202" style="position:absolute;top:63627;width:88595;height:9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" filled="f" stroked="f" strokeweight=".5pt">
                  <v:textbox>
                    <w:txbxContent>
                      <w:p w14:paraId="37EDF17C" w14:textId="77777777" w:rsidR="00D1238E" w:rsidRPr="00C46CB7" w:rsidRDefault="00D1238E" w:rsidP="00F55F3B">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7</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3</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br w:type="page"/>
      </w:r>
    </w:p>
    <w:p w14:paraId="13FC1F19" w14:textId="77777777" w:rsidR="001B787D" w:rsidRDefault="001B787D" w:rsidP="001B787D">
      <w:pPr>
        <w:spacing w:before="0" w:after="160" w:line="259" w:lineRule="auto"/>
        <w:jc w:val="left"/>
      </w:pPr>
      <w:r>
        <w:rPr>
          <w:noProof/>
        </w:rPr>
        <w:lastRenderedPageBreak/>
        <mc:AlternateContent>
          <mc:Choice Requires="wpg">
            <w:drawing>
              <wp:anchor distT="0" distB="0" distL="114300" distR="114300" simplePos="0" relativeHeight="251731968" behindDoc="0" locked="0" layoutInCell="1" allowOverlap="1" wp14:anchorId="269B2666" wp14:editId="291CD253">
                <wp:simplePos x="0" y="0"/>
                <wp:positionH relativeFrom="margin">
                  <wp:align>center</wp:align>
                </wp:positionH>
                <wp:positionV relativeFrom="margin">
                  <wp:align>center</wp:align>
                </wp:positionV>
                <wp:extent cx="6343033" cy="8860772"/>
                <wp:effectExtent l="0" t="0" r="635" b="0"/>
                <wp:wrapNone/>
                <wp:docPr id="13" name="Group 13"/>
                <wp:cNvGraphicFramePr/>
                <a:graphic xmlns:a="http://schemas.openxmlformats.org/drawingml/2006/main">
                  <a:graphicData uri="http://schemas.microsoft.com/office/word/2010/wordprocessingGroup">
                    <wpg:wgp>
                      <wpg:cNvGrpSpPr/>
                      <wpg:grpSpPr>
                        <a:xfrm>
                          <a:off x="0" y="0"/>
                          <a:ext cx="6343033" cy="8860772"/>
                          <a:chOff x="0" y="0"/>
                          <a:chExt cx="6343033" cy="8860772"/>
                        </a:xfrm>
                      </wpg:grpSpPr>
                      <wps:wsp>
                        <wps:cNvPr id="368" name="Text Box 368"/>
                        <wps:cNvSpPr txBox="1"/>
                        <wps:spPr>
                          <a:xfrm rot="16200000">
                            <a:off x="1474153" y="3990639"/>
                            <a:ext cx="8859520" cy="8782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A233B1"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8</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 name="Picture 11" descr="D:\PhD\Studies\unload\Data\4_subMultiSim\Plots\musAct_JFH_slow.png"/>
                          <pic:cNvPicPr>
                            <a:picLocks noChangeAspect="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16200000">
                            <a:off x="-1697672" y="1698924"/>
                            <a:ext cx="8859520" cy="5464175"/>
                          </a:xfrm>
                          <a:prstGeom prst="rect">
                            <a:avLst/>
                          </a:prstGeom>
                          <a:noFill/>
                          <a:ln>
                            <a:noFill/>
                          </a:ln>
                        </pic:spPr>
                      </pic:pic>
                    </wpg:wgp>
                  </a:graphicData>
                </a:graphic>
              </wp:anchor>
            </w:drawing>
          </mc:Choice>
          <mc:Fallback>
            <w:pict>
              <v:group w14:anchorId="269B2666" id="Group 13" o:spid="_x0000_s1167" style="position:absolute;margin-left:0;margin-top:0;width:499.45pt;height:697.7pt;z-index:251731968;mso-position-horizontal:center;mso-position-horizontal-relative:margin;mso-position-vertical:center;mso-position-vertical-relative:margin" coordsize="63430,88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">
                <v:shape id="Text Box 368" o:spid="_x0000_s1168" type="#_x0000_t202" style="position:absolute;left:14741;top:39906;width:88595;height:878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" filled="f" stroked="f" strokeweight=".5pt">
                  <v:textbox>
                    <w:txbxContent>
                      <w:p w14:paraId="7FA233B1"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8</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shape id="Picture 11" o:spid="_x0000_s1169" type="#_x0000_t75" style="position:absolute;left:-16977;top:16989;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">
                  <v:imagedata r:id="rId102" o:title="musAct_JFH_slow"/>
                </v:shape>
                <w10:wrap anchorx="margin" anchory="margin"/>
              </v:group>
            </w:pict>
          </mc:Fallback>
        </mc:AlternateContent>
      </w:r>
    </w:p>
    <w:p w14:paraId="4A41BD46" w14:textId="77777777" w:rsidR="001B787D" w:rsidRDefault="001B787D" w:rsidP="001B787D">
      <w:pPr>
        <w:spacing w:before="0" w:after="160" w:line="259" w:lineRule="auto"/>
        <w:jc w:val="left"/>
      </w:pPr>
      <w:r>
        <w:br w:type="page"/>
      </w:r>
    </w:p>
    <w:p w14:paraId="5707134D" w14:textId="77777777" w:rsidR="001B787D" w:rsidRDefault="001B787D" w:rsidP="001B787D">
      <w:pPr>
        <w:spacing w:before="0" w:after="160" w:line="259" w:lineRule="auto"/>
        <w:jc w:val="left"/>
      </w:pPr>
      <w:r>
        <w:rPr>
          <w:noProof/>
        </w:rPr>
        <w:lastRenderedPageBreak/>
        <mc:AlternateContent>
          <mc:Choice Requires="wpg">
            <w:drawing>
              <wp:anchor distT="0" distB="0" distL="114300" distR="114300" simplePos="0" relativeHeight="251735040" behindDoc="0" locked="0" layoutInCell="1" allowOverlap="1" wp14:anchorId="51BD87A1" wp14:editId="6F08FE48">
                <wp:simplePos x="0" y="0"/>
                <wp:positionH relativeFrom="margin">
                  <wp:align>center</wp:align>
                </wp:positionH>
                <wp:positionV relativeFrom="margin">
                  <wp:align>center</wp:align>
                </wp:positionV>
                <wp:extent cx="6320173" cy="8860772"/>
                <wp:effectExtent l="0" t="0" r="4445" b="0"/>
                <wp:wrapNone/>
                <wp:docPr id="14" name="Group 14"/>
                <wp:cNvGraphicFramePr/>
                <a:graphic xmlns:a="http://schemas.openxmlformats.org/drawingml/2006/main">
                  <a:graphicData uri="http://schemas.microsoft.com/office/word/2010/wordprocessingGroup">
                    <wpg:wgp>
                      <wpg:cNvGrpSpPr/>
                      <wpg:grpSpPr>
                        <a:xfrm>
                          <a:off x="0" y="0"/>
                          <a:ext cx="6320173" cy="8860772"/>
                          <a:chOff x="0" y="0"/>
                          <a:chExt cx="6320173" cy="8860772"/>
                        </a:xfrm>
                      </wpg:grpSpPr>
                      <wps:wsp>
                        <wps:cNvPr id="371" name="Text Box 371"/>
                        <wps:cNvSpPr txBox="1"/>
                        <wps:spPr>
                          <a:xfrm rot="16200000">
                            <a:off x="1457008" y="3996354"/>
                            <a:ext cx="8859520" cy="8668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CB61D"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9</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 name="Picture 12" descr="D:\PhD\Studies\unload\Data\4_subMultiSim\Plots\musAct_JFK_slow.png"/>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16200000">
                            <a:off x="-1697672" y="1698924"/>
                            <a:ext cx="8859520" cy="5464175"/>
                          </a:xfrm>
                          <a:prstGeom prst="rect">
                            <a:avLst/>
                          </a:prstGeom>
                          <a:noFill/>
                          <a:ln>
                            <a:noFill/>
                          </a:ln>
                        </pic:spPr>
                      </pic:pic>
                    </wpg:wgp>
                  </a:graphicData>
                </a:graphic>
              </wp:anchor>
            </w:drawing>
          </mc:Choice>
          <mc:Fallback>
            <w:pict>
              <v:group w14:anchorId="51BD87A1" id="Group 14" o:spid="_x0000_s1170" style="position:absolute;margin-left:0;margin-top:0;width:497.65pt;height:697.7pt;z-index:251735040;mso-position-horizontal:center;mso-position-horizontal-relative:margin;mso-position-vertical:center;mso-position-vertical-relative:margin" coordsize="63201,88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">
                <v:shape id="Text Box 371" o:spid="_x0000_s1171" type="#_x0000_t202" style="position:absolute;left:14569;top:39964;width:88595;height:86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" filled="f" stroked="f" strokeweight=".5pt">
                  <v:textbox>
                    <w:txbxContent>
                      <w:p w14:paraId="576CB61D"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49</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shape id="Picture 12" o:spid="_x0000_s1172" type="#_x0000_t75" style="position:absolute;left:-16977;top:16989;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">
                  <v:imagedata r:id="rId104" o:title="musAct_JFK_slow"/>
                </v:shape>
                <w10:wrap anchorx="margin" anchory="margin"/>
              </v:group>
            </w:pict>
          </mc:Fallback>
        </mc:AlternateContent>
      </w:r>
      <w:r>
        <w:br w:type="page"/>
      </w:r>
    </w:p>
    <w:p w14:paraId="457C47E4" w14:textId="77777777" w:rsidR="001B787D" w:rsidRDefault="001B787D" w:rsidP="00FD1BDD">
      <w:pPr>
        <w:spacing w:before="0" w:after="160" w:line="259" w:lineRule="auto"/>
        <w:jc w:val="left"/>
      </w:pPr>
      <w:r>
        <w:rPr>
          <w:noProof/>
        </w:rPr>
        <w:lastRenderedPageBreak/>
        <mc:AlternateContent>
          <mc:Choice Requires="wpg">
            <w:drawing>
              <wp:anchor distT="0" distB="0" distL="114300" distR="114300" simplePos="0" relativeHeight="251738112" behindDoc="0" locked="0" layoutInCell="1" allowOverlap="1" wp14:anchorId="47100558" wp14:editId="4CA9DE1B">
                <wp:simplePos x="0" y="0"/>
                <wp:positionH relativeFrom="margin">
                  <wp:align>center</wp:align>
                </wp:positionH>
                <wp:positionV relativeFrom="margin">
                  <wp:align>center</wp:align>
                </wp:positionV>
                <wp:extent cx="6147194" cy="8868168"/>
                <wp:effectExtent l="0" t="0" r="6350" b="0"/>
                <wp:wrapNone/>
                <wp:docPr id="15" name="Group 15"/>
                <wp:cNvGraphicFramePr/>
                <a:graphic xmlns:a="http://schemas.openxmlformats.org/drawingml/2006/main">
                  <a:graphicData uri="http://schemas.microsoft.com/office/word/2010/wordprocessingGroup">
                    <wpg:wgp>
                      <wpg:cNvGrpSpPr/>
                      <wpg:grpSpPr>
                        <a:xfrm>
                          <a:off x="0" y="0"/>
                          <a:ext cx="6147194" cy="8868168"/>
                          <a:chOff x="0" y="0"/>
                          <a:chExt cx="6147194" cy="8868168"/>
                        </a:xfrm>
                      </wpg:grpSpPr>
                      <wps:wsp>
                        <wps:cNvPr id="374" name="Text Box 374"/>
                        <wps:cNvSpPr txBox="1"/>
                        <wps:spPr>
                          <a:xfrm rot="16200000">
                            <a:off x="1376998" y="4097972"/>
                            <a:ext cx="8859520" cy="6808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B32DBB"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0</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 name="Picture 10" descr="D:\PhD\Studies\unload\Data\4_subMultiSim\Plots\musAct_JFA_slow.png"/>
                          <pic:cNvPicPr>
                            <a:picLocks noChangeAspect="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16200000">
                            <a:off x="-1697672" y="1697672"/>
                            <a:ext cx="8859520" cy="5464175"/>
                          </a:xfrm>
                          <a:prstGeom prst="rect">
                            <a:avLst/>
                          </a:prstGeom>
                          <a:noFill/>
                          <a:ln>
                            <a:noFill/>
                          </a:ln>
                        </pic:spPr>
                      </pic:pic>
                    </wpg:wgp>
                  </a:graphicData>
                </a:graphic>
              </wp:anchor>
            </w:drawing>
          </mc:Choice>
          <mc:Fallback>
            <w:pict>
              <v:group w14:anchorId="47100558" id="Group 15" o:spid="_x0000_s1173" style="position:absolute;margin-left:0;margin-top:0;width:484.05pt;height:698.3pt;z-index:251738112;mso-position-horizontal:center;mso-position-horizontal-relative:margin;mso-position-vertical:center;mso-position-vertical-relative:margin" coordsize="61471,88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">
                <v:shape id="Text Box 374" o:spid="_x0000_s1174" type="#_x0000_t202" style="position:absolute;left:13769;top:40980;width:88595;height:68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" filled="f" stroked="f" strokeweight=".5pt">
                  <v:textbox>
                    <w:txbxContent>
                      <w:p w14:paraId="2DB32DBB"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0</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low walking speed; mean (solid line) and range (shaded area) values are shown for the muscles grouped according to their functionality at the hip (left two columns), knee (middle right) and ankle (right). </w:t>
                        </w:r>
                      </w:p>
                    </w:txbxContent>
                  </v:textbox>
                </v:shape>
                <v:shape id="Picture 10" o:spid="_x0000_s1175" type="#_x0000_t75" style="position:absolute;left:-16977;top:16977;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">
                  <v:imagedata r:id="rId106" o:title="musAct_JFA_slow"/>
                </v:shape>
                <w10:wrap anchorx="margin" anchory="margin"/>
              </v:group>
            </w:pict>
          </mc:Fallback>
        </mc:AlternateContent>
      </w:r>
      <w:r>
        <w:br w:type="page"/>
      </w:r>
    </w:p>
    <w:p w14:paraId="4BDEC447" w14:textId="77777777" w:rsidR="001B787D" w:rsidRDefault="00FD1BDD" w:rsidP="001B787D">
      <w:pPr>
        <w:spacing w:before="0" w:after="160" w:line="259" w:lineRule="auto"/>
        <w:jc w:val="left"/>
      </w:pPr>
      <w:r>
        <w:rPr>
          <w:noProof/>
        </w:rPr>
        <w:lastRenderedPageBreak/>
        <mc:AlternateContent>
          <mc:Choice Requires="wpg">
            <w:drawing>
              <wp:anchor distT="0" distB="0" distL="114300" distR="114300" simplePos="0" relativeHeight="251740160" behindDoc="0" locked="0" layoutInCell="1" allowOverlap="1" wp14:anchorId="2BBA832F" wp14:editId="2D475F98">
                <wp:simplePos x="0" y="0"/>
                <wp:positionH relativeFrom="margin">
                  <wp:align>center</wp:align>
                </wp:positionH>
                <wp:positionV relativeFrom="margin">
                  <wp:align>center</wp:align>
                </wp:positionV>
                <wp:extent cx="6376536" cy="8868910"/>
                <wp:effectExtent l="0" t="0" r="5715" b="8890"/>
                <wp:wrapNone/>
                <wp:docPr id="2" name="Group 2"/>
                <wp:cNvGraphicFramePr/>
                <a:graphic xmlns:a="http://schemas.openxmlformats.org/drawingml/2006/main">
                  <a:graphicData uri="http://schemas.microsoft.com/office/word/2010/wordprocessingGroup">
                    <wpg:wgp>
                      <wpg:cNvGrpSpPr/>
                      <wpg:grpSpPr>
                        <a:xfrm>
                          <a:off x="0" y="0"/>
                          <a:ext cx="6376536" cy="8868910"/>
                          <a:chOff x="0" y="0"/>
                          <a:chExt cx="6376536" cy="8868910"/>
                        </a:xfrm>
                      </wpg:grpSpPr>
                      <wps:wsp>
                        <wps:cNvPr id="377" name="Text Box 377"/>
                        <wps:cNvSpPr txBox="1"/>
                        <wps:spPr>
                          <a:xfrm rot="16200000">
                            <a:off x="1491298" y="3983672"/>
                            <a:ext cx="8859520" cy="9109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CE9A95"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1</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descr="D:\PhD\Studies\unload\Data\4_subMultiSim\Plots\musAct_JFH_norm.png"/>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16200000">
                            <a:off x="-1697672" y="1697672"/>
                            <a:ext cx="8859520" cy="5464175"/>
                          </a:xfrm>
                          <a:prstGeom prst="rect">
                            <a:avLst/>
                          </a:prstGeom>
                          <a:noFill/>
                          <a:ln>
                            <a:noFill/>
                          </a:ln>
                        </pic:spPr>
                      </pic:pic>
                    </wpg:wgp>
                  </a:graphicData>
                </a:graphic>
              </wp:anchor>
            </w:drawing>
          </mc:Choice>
          <mc:Fallback>
            <w:pict>
              <v:group w14:anchorId="2BBA832F" id="Group 2" o:spid="_x0000_s1176" style="position:absolute;margin-left:0;margin-top:0;width:502.1pt;height:698.35pt;z-index:251740160;mso-position-horizontal:center;mso-position-horizontal-relative:margin;mso-position-vertical:center;mso-position-vertical-relative:margin" coordsize="63765,88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">
                <v:shape id="Text Box 377" o:spid="_x0000_s1177" type="#_x0000_t202" style="position:absolute;left:14912;top:39836;width:88596;height:911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" filled="f" stroked="f" strokeweight=".5pt">
                  <v:textbox>
                    <w:txbxContent>
                      <w:p w14:paraId="44CE9A95"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1</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shape id="Picture 1" o:spid="_x0000_s1178" type="#_x0000_t75" style="position:absolute;left:-16977;top:16977;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">
                  <v:imagedata r:id="rId108" o:title="musAct_JFH_norm"/>
                </v:shape>
                <w10:wrap anchorx="margin" anchory="margin"/>
              </v:group>
            </w:pict>
          </mc:Fallback>
        </mc:AlternateContent>
      </w:r>
      <w:r w:rsidR="001B787D">
        <w:br w:type="page"/>
      </w:r>
    </w:p>
    <w:p w14:paraId="3C1CB873" w14:textId="77777777" w:rsidR="001B787D" w:rsidRDefault="00FD1BDD" w:rsidP="001B787D">
      <w:pPr>
        <w:spacing w:before="0" w:after="160" w:line="259" w:lineRule="auto"/>
        <w:jc w:val="left"/>
      </w:pPr>
      <w:r>
        <w:rPr>
          <w:noProof/>
        </w:rPr>
        <w:lastRenderedPageBreak/>
        <mc:AlternateContent>
          <mc:Choice Requires="wpg">
            <w:drawing>
              <wp:anchor distT="0" distB="0" distL="114300" distR="114300" simplePos="0" relativeHeight="251742208" behindDoc="0" locked="0" layoutInCell="1" allowOverlap="1" wp14:anchorId="262B0291" wp14:editId="5B0E3EEE">
                <wp:simplePos x="0" y="0"/>
                <wp:positionH relativeFrom="margin">
                  <wp:align>center</wp:align>
                </wp:positionH>
                <wp:positionV relativeFrom="margin">
                  <wp:align>center</wp:align>
                </wp:positionV>
                <wp:extent cx="6434473" cy="8860772"/>
                <wp:effectExtent l="0" t="0" r="4445" b="0"/>
                <wp:wrapNone/>
                <wp:docPr id="16" name="Group 16"/>
                <wp:cNvGraphicFramePr/>
                <a:graphic xmlns:a="http://schemas.openxmlformats.org/drawingml/2006/main">
                  <a:graphicData uri="http://schemas.microsoft.com/office/word/2010/wordprocessingGroup">
                    <wpg:wgp>
                      <wpg:cNvGrpSpPr/>
                      <wpg:grpSpPr>
                        <a:xfrm>
                          <a:off x="0" y="0"/>
                          <a:ext cx="6434473" cy="8860772"/>
                          <a:chOff x="0" y="0"/>
                          <a:chExt cx="6434473" cy="8860772"/>
                        </a:xfrm>
                      </wpg:grpSpPr>
                      <wps:wsp>
                        <wps:cNvPr id="380" name="Text Box 380"/>
                        <wps:cNvSpPr txBox="1"/>
                        <wps:spPr>
                          <a:xfrm rot="16200000">
                            <a:off x="1519873" y="3944919"/>
                            <a:ext cx="8859520" cy="9696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13DAD"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2</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descr="D:\PhD\Studies\unload\Data\4_subMultiSim\Plots\musAct_JFK_norm.png"/>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rot="16200000">
                            <a:off x="-1697672" y="1698924"/>
                            <a:ext cx="8859520" cy="5464175"/>
                          </a:xfrm>
                          <a:prstGeom prst="rect">
                            <a:avLst/>
                          </a:prstGeom>
                          <a:noFill/>
                          <a:ln>
                            <a:noFill/>
                          </a:ln>
                        </pic:spPr>
                      </pic:pic>
                    </wpg:wgp>
                  </a:graphicData>
                </a:graphic>
              </wp:anchor>
            </w:drawing>
          </mc:Choice>
          <mc:Fallback>
            <w:pict>
              <v:group w14:anchorId="262B0291" id="Group 16" o:spid="_x0000_s1179" style="position:absolute;margin-left:0;margin-top:0;width:506.65pt;height:697.7pt;z-index:251742208;mso-position-horizontal:center;mso-position-horizontal-relative:margin;mso-position-vertical:center;mso-position-vertical-relative:margin" coordsize="64344,88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">
                <v:shape id="Text Box 380" o:spid="_x0000_s1180" type="#_x0000_t202" style="position:absolute;left:15198;top:39449;width:88595;height:969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" filled="f" stroked="f" strokeweight=".5pt">
                  <v:textbox>
                    <w:txbxContent>
                      <w:p w14:paraId="20E13DAD"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2</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shape id="Picture 3" o:spid="_x0000_s1181" type="#_x0000_t75" style="position:absolute;left:-16977;top:16989;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">
                  <v:imagedata r:id="rId110" o:title="musAct_JFK_norm"/>
                </v:shape>
                <w10:wrap anchorx="margin" anchory="margin"/>
              </v:group>
            </w:pict>
          </mc:Fallback>
        </mc:AlternateContent>
      </w:r>
      <w:r w:rsidR="001B787D">
        <w:br w:type="page"/>
      </w:r>
    </w:p>
    <w:p w14:paraId="34DCF9C1" w14:textId="77777777" w:rsidR="00FD1BDD" w:rsidRDefault="00FD1BDD" w:rsidP="006131F2">
      <w:pPr>
        <w:spacing w:before="0" w:after="160" w:line="259" w:lineRule="auto"/>
        <w:jc w:val="left"/>
      </w:pPr>
      <w:r>
        <w:rPr>
          <w:noProof/>
        </w:rPr>
        <w:lastRenderedPageBreak/>
        <mc:AlternateContent>
          <mc:Choice Requires="wpg">
            <w:drawing>
              <wp:anchor distT="0" distB="0" distL="114300" distR="114300" simplePos="0" relativeHeight="251744256" behindDoc="0" locked="0" layoutInCell="1" allowOverlap="1" wp14:anchorId="4C910A86" wp14:editId="734D9D41">
                <wp:simplePos x="0" y="0"/>
                <wp:positionH relativeFrom="column">
                  <wp:posOffset>-171133</wp:posOffset>
                </wp:positionH>
                <wp:positionV relativeFrom="paragraph">
                  <wp:posOffset>-1990</wp:posOffset>
                </wp:positionV>
                <wp:extent cx="6388332" cy="8861193"/>
                <wp:effectExtent l="0" t="0" r="0" b="0"/>
                <wp:wrapNone/>
                <wp:docPr id="18" name="Group 18"/>
                <wp:cNvGraphicFramePr/>
                <a:graphic xmlns:a="http://schemas.openxmlformats.org/drawingml/2006/main">
                  <a:graphicData uri="http://schemas.microsoft.com/office/word/2010/wordprocessingGroup">
                    <wpg:wgp>
                      <wpg:cNvGrpSpPr/>
                      <wpg:grpSpPr>
                        <a:xfrm>
                          <a:off x="0" y="0"/>
                          <a:ext cx="6388332" cy="8861193"/>
                          <a:chOff x="0" y="0"/>
                          <a:chExt cx="6388332" cy="8861193"/>
                        </a:xfrm>
                      </wpg:grpSpPr>
                      <pic:pic xmlns:pic="http://schemas.openxmlformats.org/drawingml/2006/picture">
                        <pic:nvPicPr>
                          <pic:cNvPr id="17" name="Picture 17" descr="D:\PhD\Studies\unload\Data\4_subMultiSim\Plots\musAct_JFA_norm.png"/>
                          <pic:cNvPicPr>
                            <a:picLocks noChangeAspect="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16200000">
                            <a:off x="-1697672" y="1699345"/>
                            <a:ext cx="8859520" cy="5464175"/>
                          </a:xfrm>
                          <a:prstGeom prst="rect">
                            <a:avLst/>
                          </a:prstGeom>
                          <a:noFill/>
                          <a:ln>
                            <a:noFill/>
                          </a:ln>
                        </pic:spPr>
                      </pic:pic>
                      <wps:wsp>
                        <wps:cNvPr id="383" name="Text Box 383"/>
                        <wps:cNvSpPr txBox="1"/>
                        <wps:spPr>
                          <a:xfrm rot="16200000">
                            <a:off x="1491298" y="3962485"/>
                            <a:ext cx="8859520" cy="9345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91BAFB"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C910A86" id="Group 18" o:spid="_x0000_s1182" style="position:absolute;margin-left:-13.5pt;margin-top:-.15pt;width:503pt;height:697.75pt;z-index:251744256" coordsize="63883,88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">
                <v:shape id="Picture 17" o:spid="_x0000_s1183" type="#_x0000_t75" style="position:absolute;left:-16977;top:16993;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">
                  <v:imagedata r:id="rId112" o:title="musAct_JFA_norm"/>
                </v:shape>
                <v:shape id="Text Box 383" o:spid="_x0000_s1184" type="#_x0000_t202" style="position:absolute;left:14912;top:39625;width:88595;height:934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" filled="f" stroked="f" strokeweight=".5pt">
                  <v:textbox>
                    <w:txbxContent>
                      <w:p w14:paraId="5591BAFB"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3</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self-selected walking speed; mean (solid line) and range (shaded area) values are shown for the muscles grouped according to their functionality at the hip (left two columns), knee (middle right) and ankle (right). </w:t>
                        </w:r>
                      </w:p>
                    </w:txbxContent>
                  </v:textbox>
                </v:shape>
              </v:group>
            </w:pict>
          </mc:Fallback>
        </mc:AlternateContent>
      </w:r>
      <w:r w:rsidR="001B787D">
        <w:br w:type="page"/>
      </w:r>
    </w:p>
    <w:p w14:paraId="1C66431F" w14:textId="77777777" w:rsidR="001B787D" w:rsidRDefault="00FD1BDD" w:rsidP="001B787D">
      <w:pPr>
        <w:spacing w:before="0" w:after="160" w:line="259" w:lineRule="auto"/>
        <w:jc w:val="left"/>
      </w:pPr>
      <w:r>
        <w:rPr>
          <w:noProof/>
        </w:rPr>
        <w:lastRenderedPageBreak/>
        <mc:AlternateContent>
          <mc:Choice Requires="wpg">
            <w:drawing>
              <wp:anchor distT="0" distB="0" distL="114300" distR="114300" simplePos="0" relativeHeight="251746304" behindDoc="0" locked="0" layoutInCell="1" allowOverlap="1" wp14:anchorId="0396BA02" wp14:editId="486A87B6">
                <wp:simplePos x="0" y="0"/>
                <wp:positionH relativeFrom="margin">
                  <wp:align>center</wp:align>
                </wp:positionH>
                <wp:positionV relativeFrom="margin">
                  <wp:align>center</wp:align>
                </wp:positionV>
                <wp:extent cx="6113629" cy="8861576"/>
                <wp:effectExtent l="0" t="0" r="1905" b="0"/>
                <wp:wrapNone/>
                <wp:docPr id="20" name="Group 20"/>
                <wp:cNvGraphicFramePr/>
                <a:graphic xmlns:a="http://schemas.openxmlformats.org/drawingml/2006/main">
                  <a:graphicData uri="http://schemas.microsoft.com/office/word/2010/wordprocessingGroup">
                    <wpg:wgp>
                      <wpg:cNvGrpSpPr/>
                      <wpg:grpSpPr>
                        <a:xfrm>
                          <a:off x="0" y="0"/>
                          <a:ext cx="6113629" cy="8861576"/>
                          <a:chOff x="0" y="0"/>
                          <a:chExt cx="6113629" cy="8861576"/>
                        </a:xfrm>
                      </wpg:grpSpPr>
                      <wps:wsp>
                        <wps:cNvPr id="386" name="Text Box 386"/>
                        <wps:cNvSpPr txBox="1"/>
                        <wps:spPr>
                          <a:xfrm rot="16200000">
                            <a:off x="1359853" y="4105743"/>
                            <a:ext cx="8859520" cy="6480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1716D5"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 name="Picture 19" descr="D:\PhD\Studies\unload\Data\4_subMultiSim\Plots\musAct_JFH_fast.png"/>
                          <pic:cNvPicPr>
                            <a:picLocks noChangeAspect="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rot="16200000">
                            <a:off x="-1697672" y="1699728"/>
                            <a:ext cx="8859520" cy="5464175"/>
                          </a:xfrm>
                          <a:prstGeom prst="rect">
                            <a:avLst/>
                          </a:prstGeom>
                          <a:noFill/>
                          <a:ln>
                            <a:noFill/>
                          </a:ln>
                        </pic:spPr>
                      </pic:pic>
                    </wpg:wgp>
                  </a:graphicData>
                </a:graphic>
              </wp:anchor>
            </w:drawing>
          </mc:Choice>
          <mc:Fallback>
            <w:pict>
              <v:group w14:anchorId="0396BA02" id="Group 20" o:spid="_x0000_s1185" style="position:absolute;margin-left:0;margin-top:0;width:481.4pt;height:697.75pt;z-index:251746304;mso-position-horizontal:center;mso-position-horizontal-relative:margin;mso-position-vertical:center;mso-position-vertical-relative:margin" coordsize="61136,8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">
                <v:shape id="Text Box 386" o:spid="_x0000_s1186" type="#_x0000_t202" style="position:absolute;left:13598;top:41057;width:88595;height:64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" filled="f" stroked="f" strokeweight=".5pt">
                  <v:textbox>
                    <w:txbxContent>
                      <w:p w14:paraId="091716D5" w14:textId="77777777" w:rsidR="00D1238E" w:rsidRPr="00C46CB7"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4</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H</m:t>
                              </m:r>
                            </m:sub>
                          </m:sSub>
                        </m:oMath>
                        <w:r>
                          <w:t xml:space="preserve"> (blue)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shape id="Picture 19" o:spid="_x0000_s1187" type="#_x0000_t75" style="position:absolute;left:-16977;top:16997;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">
                  <v:imagedata r:id="rId114" o:title="musAct_JFH_fast"/>
                </v:shape>
                <w10:wrap anchorx="margin" anchory="margin"/>
              </v:group>
            </w:pict>
          </mc:Fallback>
        </mc:AlternateContent>
      </w:r>
      <w:r w:rsidR="001B787D">
        <w:br w:type="page"/>
      </w:r>
    </w:p>
    <w:p w14:paraId="1A29C638" w14:textId="77777777" w:rsidR="001352B0" w:rsidRPr="00FD1BDD" w:rsidRDefault="00FD1BDD" w:rsidP="00FD1BDD">
      <w:pPr>
        <w:spacing w:before="0" w:after="160" w:line="259" w:lineRule="auto"/>
        <w:jc w:val="left"/>
      </w:pPr>
      <w:r>
        <w:rPr>
          <w:noProof/>
        </w:rPr>
        <w:lastRenderedPageBreak/>
        <mc:AlternateContent>
          <mc:Choice Requires="wpg">
            <w:drawing>
              <wp:anchor distT="0" distB="0" distL="114300" distR="114300" simplePos="0" relativeHeight="251748352" behindDoc="0" locked="0" layoutInCell="1" allowOverlap="1" wp14:anchorId="39E538AB" wp14:editId="29BBD303">
                <wp:simplePos x="0" y="0"/>
                <wp:positionH relativeFrom="margin">
                  <wp:align>center</wp:align>
                </wp:positionH>
                <wp:positionV relativeFrom="margin">
                  <wp:align>center</wp:align>
                </wp:positionV>
                <wp:extent cx="6377341" cy="8860754"/>
                <wp:effectExtent l="0" t="0" r="4445" b="0"/>
                <wp:wrapNone/>
                <wp:docPr id="24" name="Group 24"/>
                <wp:cNvGraphicFramePr/>
                <a:graphic xmlns:a="http://schemas.openxmlformats.org/drawingml/2006/main">
                  <a:graphicData uri="http://schemas.microsoft.com/office/word/2010/wordprocessingGroup">
                    <wpg:wgp>
                      <wpg:cNvGrpSpPr/>
                      <wpg:grpSpPr>
                        <a:xfrm>
                          <a:off x="0" y="0"/>
                          <a:ext cx="6377341" cy="8860754"/>
                          <a:chOff x="0" y="0"/>
                          <a:chExt cx="6377341" cy="8860754"/>
                        </a:xfrm>
                      </wpg:grpSpPr>
                      <wps:wsp>
                        <wps:cNvPr id="389" name="Text Box 389"/>
                        <wps:cNvSpPr txBox="1"/>
                        <wps:spPr>
                          <a:xfrm rot="16200000">
                            <a:off x="1491298" y="3973476"/>
                            <a:ext cx="8859520" cy="9125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8B3455" w14:textId="77777777" w:rsidR="00D1238E" w:rsidRPr="001A12FE"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 name="Picture 23" descr="D:\PhD\Studies\unload\Data\4_subMultiSim\Plots\musAct_JFK_fast.png"/>
                          <pic:cNvPicPr>
                            <a:picLocks noChangeAspect="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rot="16200000">
                            <a:off x="-1697672" y="1698906"/>
                            <a:ext cx="8859520" cy="5464175"/>
                          </a:xfrm>
                          <a:prstGeom prst="rect">
                            <a:avLst/>
                          </a:prstGeom>
                          <a:noFill/>
                          <a:ln>
                            <a:noFill/>
                          </a:ln>
                        </pic:spPr>
                      </pic:pic>
                    </wpg:wgp>
                  </a:graphicData>
                </a:graphic>
              </wp:anchor>
            </w:drawing>
          </mc:Choice>
          <mc:Fallback>
            <w:pict>
              <v:group w14:anchorId="39E538AB" id="Group 24" o:spid="_x0000_s1188" style="position:absolute;margin-left:0;margin-top:0;width:502.15pt;height:697.7pt;z-index:251748352;mso-position-horizontal:center;mso-position-horizontal-relative:margin;mso-position-vertical:center;mso-position-vertical-relative:margin" coordsize="63773,88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">
                <v:shape id="Text Box 389" o:spid="_x0000_s1189" type="#_x0000_t202" style="position:absolute;left:14912;top:39735;width:88595;height:91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" filled="f" stroked="f" strokeweight=".5pt">
                  <v:textbox>
                    <w:txbxContent>
                      <w:p w14:paraId="348B3455" w14:textId="77777777" w:rsidR="00D1238E" w:rsidRPr="001A12FE"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5</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K</m:t>
                              </m:r>
                            </m:sub>
                          </m:sSub>
                        </m:oMath>
                        <w:r>
                          <w:t xml:space="preserve"> (yellow)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shape id="Picture 23" o:spid="_x0000_s1190" type="#_x0000_t75" style="position:absolute;left:-16977;top:16989;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">
                  <v:imagedata r:id="rId116" o:title="musAct_JFK_fast"/>
                </v:shape>
                <w10:wrap anchorx="margin" anchory="margin"/>
              </v:group>
            </w:pict>
          </mc:Fallback>
        </mc:AlternateContent>
      </w:r>
      <w:r w:rsidR="001B787D">
        <w:br w:type="page"/>
      </w:r>
      <w:r>
        <w:rPr>
          <w:noProof/>
        </w:rPr>
        <w:lastRenderedPageBreak/>
        <mc:AlternateContent>
          <mc:Choice Requires="wpg">
            <w:drawing>
              <wp:anchor distT="0" distB="0" distL="114300" distR="114300" simplePos="0" relativeHeight="251750400" behindDoc="0" locked="0" layoutInCell="1" allowOverlap="1" wp14:anchorId="259ADA3B" wp14:editId="40B2CF7E">
                <wp:simplePos x="0" y="0"/>
                <wp:positionH relativeFrom="margin">
                  <wp:align>center</wp:align>
                </wp:positionH>
                <wp:positionV relativeFrom="margin">
                  <wp:posOffset>-2368</wp:posOffset>
                </wp:positionV>
                <wp:extent cx="6090285" cy="8861425"/>
                <wp:effectExtent l="0" t="0" r="5715" b="0"/>
                <wp:wrapNone/>
                <wp:docPr id="26" name="Group 26"/>
                <wp:cNvGraphicFramePr/>
                <a:graphic xmlns:a="http://schemas.openxmlformats.org/drawingml/2006/main">
                  <a:graphicData uri="http://schemas.microsoft.com/office/word/2010/wordprocessingGroup">
                    <wpg:wgp>
                      <wpg:cNvGrpSpPr/>
                      <wpg:grpSpPr>
                        <a:xfrm>
                          <a:off x="0" y="0"/>
                          <a:ext cx="6090285" cy="8861425"/>
                          <a:chOff x="0" y="0"/>
                          <a:chExt cx="6090774" cy="8861571"/>
                        </a:xfrm>
                      </wpg:grpSpPr>
                      <wps:wsp>
                        <wps:cNvPr id="392" name="Text Box 392"/>
                        <wps:cNvSpPr txBox="1"/>
                        <wps:spPr>
                          <a:xfrm rot="16200000">
                            <a:off x="1342708" y="4111453"/>
                            <a:ext cx="8859520" cy="6366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5C8E0E" w14:textId="77777777" w:rsidR="00D1238E" w:rsidRPr="001A12FE"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5" name="Picture 25" descr="D:\PhD\Studies\unload\Data\4_subMultiSim\Plots\musAct_JFA_fast.png"/>
                          <pic:cNvPicPr>
                            <a:picLocks noChangeAspect="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16200000">
                            <a:off x="-1697672" y="1699723"/>
                            <a:ext cx="8859520" cy="5464175"/>
                          </a:xfrm>
                          <a:prstGeom prst="rect">
                            <a:avLst/>
                          </a:prstGeom>
                          <a:noFill/>
                          <a:ln>
                            <a:noFill/>
                          </a:ln>
                        </pic:spPr>
                      </pic:pic>
                    </wpg:wgp>
                  </a:graphicData>
                </a:graphic>
              </wp:anchor>
            </w:drawing>
          </mc:Choice>
          <mc:Fallback>
            <w:pict>
              <v:group w14:anchorId="259ADA3B" id="Group 26" o:spid="_x0000_s1191" style="position:absolute;margin-left:0;margin-top:-.2pt;width:479.55pt;height:697.75pt;z-index:251750400;mso-position-horizontal:center;mso-position-horizontal-relative:margin;mso-position-vertical-relative:margin" coordsize="60907,88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">
                <v:shape id="Text Box 392" o:spid="_x0000_s1192" type="#_x0000_t202" style="position:absolute;left:13426;top:41115;width:88595;height:63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" filled="f" stroked="f" strokeweight=".5pt">
                  <v:textbox>
                    <w:txbxContent>
                      <w:p w14:paraId="105C8E0E" w14:textId="77777777" w:rsidR="00D1238E" w:rsidRPr="001A12FE" w:rsidRDefault="00D1238E" w:rsidP="001B787D">
                        <w:pPr>
                          <w:pStyle w:val="Caption"/>
                          <w:rPr>
                            <w:noProof/>
                          </w:rPr>
                        </w:pPr>
                        <w:r w:rsidRPr="00320A5B">
                          <w:rPr>
                            <w:rStyle w:val="figLabel"/>
                          </w:rPr>
                          <w:t xml:space="preserve">Figure </w:t>
                        </w:r>
                        <w:r w:rsidRPr="00320A5B">
                          <w:rPr>
                            <w:rStyle w:val="figLabel"/>
                          </w:rPr>
                          <w:fldChar w:fldCharType="begin"/>
                        </w:r>
                        <w:r w:rsidRPr="00320A5B">
                          <w:rPr>
                            <w:rStyle w:val="figLabel"/>
                          </w:rPr>
                          <w:instrText xml:space="preserve"> SEQ Figure \* ARABIC </w:instrText>
                        </w:r>
                        <w:r w:rsidRPr="00320A5B">
                          <w:rPr>
                            <w:rStyle w:val="figLabel"/>
                          </w:rPr>
                          <w:fldChar w:fldCharType="separate"/>
                        </w:r>
                        <w:r>
                          <w:rPr>
                            <w:rStyle w:val="figLabel"/>
                            <w:noProof/>
                          </w:rPr>
                          <w:t>56</w:t>
                        </w:r>
                        <w:r w:rsidRPr="00320A5B">
                          <w:rPr>
                            <w:rStyle w:val="figLabel"/>
                          </w:rPr>
                          <w:fldChar w:fldCharType="end"/>
                        </w:r>
                        <w:r>
                          <w:t xml:space="preserve">: Muscle activation trajectories for the solutions </w:t>
                        </w:r>
                        <m:oMath>
                          <m:sSub>
                            <m:sSubPr>
                              <m:ctrlPr>
                                <w:rPr>
                                  <w:rFonts w:ascii="Cambria Math" w:hAnsi="Cambria Math"/>
                                </w:rPr>
                              </m:ctrlPr>
                            </m:sSubPr>
                            <m:e>
                              <m:r>
                                <w:rPr>
                                  <w:rFonts w:ascii="Cambria Math" w:hAnsi="Cambria Math"/>
                                </w:rPr>
                                <m:t>J</m:t>
                              </m:r>
                            </m:e>
                            <m:sub>
                              <m:r>
                                <w:rPr>
                                  <w:rFonts w:ascii="Cambria Math" w:hAnsi="Cambria Math"/>
                                </w:rPr>
                                <m:t>FA</m:t>
                              </m:r>
                            </m:sub>
                          </m:sSub>
                        </m:oMath>
                        <w:r>
                          <w:t xml:space="preserve"> (red) and </w:t>
                        </w:r>
                        <m:oMath>
                          <m:sSub>
                            <m:sSubPr>
                              <m:ctrlPr>
                                <w:rPr>
                                  <w:rFonts w:ascii="Cambria Math" w:hAnsi="Cambria Math"/>
                                </w:rPr>
                              </m:ctrlPr>
                            </m:sSubPr>
                            <m:e>
                              <m:r>
                                <w:rPr>
                                  <w:rFonts w:ascii="Cambria Math" w:hAnsi="Cambria Math"/>
                                </w:rPr>
                                <m:t>J</m:t>
                              </m:r>
                            </m:e>
                            <m:sub>
                              <m:r>
                                <w:rPr>
                                  <w:rFonts w:ascii="Cambria Math" w:hAnsi="Cambria Math"/>
                                </w:rPr>
                                <m:t>act</m:t>
                              </m:r>
                            </m:sub>
                          </m:sSub>
                        </m:oMath>
                        <w:r>
                          <w:t xml:space="preserve"> (black) of </w:t>
                        </w:r>
                        <w:r>
                          <w:rPr>
                            <w:i/>
                          </w:rPr>
                          <w:t>p04</w:t>
                        </w:r>
                        <w:r>
                          <w:t xml:space="preserve"> for the trials at a fast walking speed; mean (solid line) and range (shaded area) values are shown for the muscles grouped according to their functionality at the hip (left two columns), knee (middle right) and ankle (right). </w:t>
                        </w:r>
                      </w:p>
                    </w:txbxContent>
                  </v:textbox>
                </v:shape>
                <v:shape id="Picture 25" o:spid="_x0000_s1193" type="#_x0000_t75" style="position:absolute;left:-16977;top:16997;width:88595;height:5464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">
                  <v:imagedata r:id="rId118" o:title="musAct_JFA_fast"/>
                </v:shape>
                <w10:wrap anchorx="margin" anchory="margin"/>
              </v:group>
            </w:pict>
          </mc:Fallback>
        </mc:AlternateContent>
      </w:r>
      <w:r w:rsidR="001B787D">
        <w:br w:type="page"/>
      </w:r>
    </w:p>
    <w:p w14:paraId="4FA61089" w14:textId="77777777" w:rsidR="00530FD8" w:rsidRDefault="00E94E8E" w:rsidP="00E94E8E">
      <w:pPr>
        <w:pStyle w:val="Heading1"/>
      </w:pPr>
      <w:r>
        <w:lastRenderedPageBreak/>
        <w:t>References</w:t>
      </w:r>
    </w:p>
    <w:p w14:paraId="794AC560" w14:textId="6F0B79C0" w:rsidR="009D48C9" w:rsidRPr="009D48C9" w:rsidRDefault="00E94E8E" w:rsidP="009D48C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9D48C9" w:rsidRPr="009D48C9">
        <w:rPr>
          <w:rFonts w:ascii="Calibri" w:hAnsi="Calibri" w:cs="Calibri"/>
          <w:noProof/>
        </w:rPr>
        <w:t>Delp, S.L., Loan, J.P., Hoy, M.G., Zajac, F.E., Topp, E.L., Rosen, J.M., 1990. An interactive graphics-based model of the lower extremity to study orthopaedic surgical procedures. IEEE Trans. Biomed. Eng. 37, 757–767. https://doi.org/10.1109/10.102791</w:t>
      </w:r>
    </w:p>
    <w:p w14:paraId="4482E9AA"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Fregly, B.J., Besier, T.F., Lloyd, D.G., Delp, S.L., Banks, S.A., Pandy, M.G., D’Lima, D.D., 2012. Grand challenge competition to predict in vivo knee loads. J. Orthop. Res. 30, 503–513. https://doi.org/10.1002/jor.22023</w:t>
      </w:r>
    </w:p>
    <w:p w14:paraId="6D4AE6E9"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Lamberto, G., Martelli, S., Cappozzo, A., Mazzà, C., 2017. To what extent is joint and muscle mechanics predicted by musculoskeletal models sensitive to soft tissue artefacts? J. Biomech. 62, 68–76. https://doi.org/10.1016/j.jbiomech.2016.07.042</w:t>
      </w:r>
    </w:p>
    <w:p w14:paraId="6D8975C6"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Lin, Y.-C., Walter, J.P., Banks, S.A., Pandy, M.G., Fregly, B.J., 2010. Simultaneous prediction of muscle and contact forces in the knee during gait. J. Biomech. 43, 945–952. https://doi.org/10.1016/j.jbiomech.2009.10.048</w:t>
      </w:r>
    </w:p>
    <w:p w14:paraId="4D7813F5"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Modenese, L., Montefiori, E., Wang, A., Wesarg, S., Viceconti, M., Mazzà, C., 2018. Investigation of the dependence of joint contact forces on musculotendon parameters using a codified workflow for image-based modelling. J. Biomech. 73, 108–118. https://doi.org/10.1016/j.jbiomech.2018.03.039</w:t>
      </w:r>
    </w:p>
    <w:p w14:paraId="12A26E8E"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Prinold, J.A.I., Mazzà, C., Di Marco, R., Hannah, I., Malattia, C., Magni-Manzoni, S., Petrarca, M., Ronchetti, A.B., Tanturri de Horatio, L., van Dijkhuizen, E.H.P., Wesarg, S., Viceconti, M., 2016. A patient-specific foot model for the estimate of ankle joint forces in patients with juvenile idiopathic arthritis. Ann. Biomed. Eng. 44, 247–257. https://doi.org/10.1007/s10439-015-1451-z</w:t>
      </w:r>
    </w:p>
    <w:p w14:paraId="7C77FB2C"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Rajagopal, A., Dembia, C.L., DeMers, M.S., Delp, D.D., Hicks, J.L., Delp, S.L., 2016. Full-body musculoskeletal model for muscle-driven simulation of human gait. IEEE Trans. Biomed. Eng. 63, 2068–2079. https://doi.org/10.1109/TBME.2016.2586891</w:t>
      </w:r>
    </w:p>
    <w:p w14:paraId="21EBD307" w14:textId="77777777" w:rsidR="009D48C9" w:rsidRPr="009D48C9" w:rsidRDefault="009D48C9" w:rsidP="009D48C9">
      <w:pPr>
        <w:widowControl w:val="0"/>
        <w:autoSpaceDE w:val="0"/>
        <w:autoSpaceDN w:val="0"/>
        <w:adjustRightInd w:val="0"/>
        <w:ind w:left="480" w:hanging="480"/>
        <w:rPr>
          <w:rFonts w:ascii="Calibri" w:hAnsi="Calibri" w:cs="Calibri"/>
          <w:noProof/>
        </w:rPr>
      </w:pPr>
      <w:r w:rsidRPr="009D48C9">
        <w:rPr>
          <w:rFonts w:ascii="Calibri" w:hAnsi="Calibri" w:cs="Calibri"/>
          <w:noProof/>
        </w:rPr>
        <w:t>Spitzer, V.M., Whitlock, D.G., 1998. The visible human dataset: the anatomical platform for human simulation. Anat. Rec. 253, 49–57. https://doi.org/10.1002/(SICI)1097-0185(199804)253:2&lt;49::AID-AR8&gt;3.0.CO;2-9</w:t>
      </w:r>
    </w:p>
    <w:p w14:paraId="682F7FCE" w14:textId="77777777" w:rsidR="00E94E8E" w:rsidRPr="00E94E8E" w:rsidRDefault="00E94E8E" w:rsidP="00E94E8E">
      <w:r>
        <w:fldChar w:fldCharType="end"/>
      </w:r>
    </w:p>
    <w:sectPr w:rsidR="00E94E8E" w:rsidRPr="00E94E8E" w:rsidSect="000F6105">
      <w:footerReference w:type="default" r:id="rId11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FC0C8" w14:textId="77777777" w:rsidR="00896280" w:rsidRDefault="00896280" w:rsidP="00DB7C1A">
      <w:pPr>
        <w:spacing w:before="0" w:line="240" w:lineRule="auto"/>
      </w:pPr>
      <w:r>
        <w:separator/>
      </w:r>
    </w:p>
  </w:endnote>
  <w:endnote w:type="continuationSeparator" w:id="0">
    <w:p w14:paraId="7A3F6FB4" w14:textId="77777777" w:rsidR="00896280" w:rsidRDefault="00896280" w:rsidP="00DB7C1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reeSans">
    <w:altName w:val="Arial"/>
    <w:charset w:val="00"/>
    <w:family w:val="swiss"/>
    <w:pitch w:val="default"/>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259165"/>
      <w:docPartObj>
        <w:docPartGallery w:val="Page Numbers (Bottom of Page)"/>
        <w:docPartUnique/>
      </w:docPartObj>
    </w:sdtPr>
    <w:sdtEndPr>
      <w:rPr>
        <w:noProof/>
      </w:rPr>
    </w:sdtEndPr>
    <w:sdtContent>
      <w:p w14:paraId="50400059" w14:textId="77777777" w:rsidR="00D1238E" w:rsidRDefault="00D1238E">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425A2B13" w14:textId="77777777" w:rsidR="00D1238E" w:rsidRDefault="00D12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691F4" w14:textId="77777777" w:rsidR="00896280" w:rsidRDefault="00896280" w:rsidP="00DB7C1A">
      <w:pPr>
        <w:spacing w:before="0" w:line="240" w:lineRule="auto"/>
      </w:pPr>
      <w:r>
        <w:separator/>
      </w:r>
    </w:p>
  </w:footnote>
  <w:footnote w:type="continuationSeparator" w:id="0">
    <w:p w14:paraId="3F6E1DD4" w14:textId="77777777" w:rsidR="00896280" w:rsidRDefault="00896280" w:rsidP="00DB7C1A">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E8E"/>
    <w:rsid w:val="000C1914"/>
    <w:rsid w:val="000D701D"/>
    <w:rsid w:val="000E7E6A"/>
    <w:rsid w:val="000F51EA"/>
    <w:rsid w:val="000F6105"/>
    <w:rsid w:val="001352B0"/>
    <w:rsid w:val="00193896"/>
    <w:rsid w:val="001979BC"/>
    <w:rsid w:val="001B787D"/>
    <w:rsid w:val="00200C56"/>
    <w:rsid w:val="00247985"/>
    <w:rsid w:val="00281ADE"/>
    <w:rsid w:val="00286E7E"/>
    <w:rsid w:val="002A4C8F"/>
    <w:rsid w:val="002F2468"/>
    <w:rsid w:val="00320A5B"/>
    <w:rsid w:val="003257C7"/>
    <w:rsid w:val="003B734B"/>
    <w:rsid w:val="003D69F9"/>
    <w:rsid w:val="004D1A52"/>
    <w:rsid w:val="00530FD8"/>
    <w:rsid w:val="005E52E3"/>
    <w:rsid w:val="00606ADB"/>
    <w:rsid w:val="006131F2"/>
    <w:rsid w:val="006237E5"/>
    <w:rsid w:val="006525FF"/>
    <w:rsid w:val="007675D5"/>
    <w:rsid w:val="00784A23"/>
    <w:rsid w:val="00787F21"/>
    <w:rsid w:val="00794C7E"/>
    <w:rsid w:val="007F3EDF"/>
    <w:rsid w:val="00817ECD"/>
    <w:rsid w:val="0086347F"/>
    <w:rsid w:val="00896280"/>
    <w:rsid w:val="008D5E60"/>
    <w:rsid w:val="008E39A7"/>
    <w:rsid w:val="00967C4F"/>
    <w:rsid w:val="009A44B7"/>
    <w:rsid w:val="009B0FD6"/>
    <w:rsid w:val="009C426E"/>
    <w:rsid w:val="009D48C9"/>
    <w:rsid w:val="009E136E"/>
    <w:rsid w:val="00B5534C"/>
    <w:rsid w:val="00B934E8"/>
    <w:rsid w:val="00C21A38"/>
    <w:rsid w:val="00C2419E"/>
    <w:rsid w:val="00CA5F2C"/>
    <w:rsid w:val="00CD3DC3"/>
    <w:rsid w:val="00CD6A8C"/>
    <w:rsid w:val="00D1238E"/>
    <w:rsid w:val="00D2521B"/>
    <w:rsid w:val="00D5463E"/>
    <w:rsid w:val="00D65E0B"/>
    <w:rsid w:val="00DB7C1A"/>
    <w:rsid w:val="00DC1BBC"/>
    <w:rsid w:val="00E06054"/>
    <w:rsid w:val="00E45C6C"/>
    <w:rsid w:val="00E94E8E"/>
    <w:rsid w:val="00F11DF5"/>
    <w:rsid w:val="00F36E52"/>
    <w:rsid w:val="00F55F3B"/>
    <w:rsid w:val="00FA5BA1"/>
    <w:rsid w:val="00FD1BDD"/>
    <w:rsid w:val="00FD50AB"/>
    <w:rsid w:val="00FE23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02061"/>
  <w15:chartTrackingRefBased/>
  <w15:docId w15:val="{789B63D0-13DC-4439-AF38-C0DA2BB43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4E8E"/>
    <w:pPr>
      <w:suppressAutoHyphens/>
      <w:spacing w:before="120" w:after="0" w:line="360" w:lineRule="auto"/>
      <w:jc w:val="both"/>
    </w:pPr>
    <w:rPr>
      <w:rFonts w:eastAsia="Times New Roman" w:cs="Times New Roman"/>
      <w:kern w:val="1"/>
      <w:szCs w:val="24"/>
      <w:lang w:eastAsia="en-GB"/>
    </w:rPr>
  </w:style>
  <w:style w:type="paragraph" w:styleId="Heading1">
    <w:name w:val="heading 1"/>
    <w:basedOn w:val="Normal"/>
    <w:next w:val="Normal"/>
    <w:link w:val="Heading1Char"/>
    <w:uiPriority w:val="9"/>
    <w:qFormat/>
    <w:rsid w:val="00E94E8E"/>
    <w:pPr>
      <w:keepNext/>
      <w:spacing w:before="240" w:after="120"/>
      <w:ind w:left="432" w:hanging="432"/>
      <w:jc w:val="left"/>
      <w:outlineLvl w:val="0"/>
    </w:pPr>
    <w:rPr>
      <w:b/>
      <w:caps/>
      <w:color w:val="000000"/>
      <w:kern w:val="28"/>
      <w:sz w:val="28"/>
    </w:rPr>
  </w:style>
  <w:style w:type="paragraph" w:styleId="Heading2">
    <w:name w:val="heading 2"/>
    <w:basedOn w:val="Normal"/>
    <w:next w:val="Normal"/>
    <w:link w:val="Heading2Char"/>
    <w:uiPriority w:val="9"/>
    <w:qFormat/>
    <w:rsid w:val="00E94E8E"/>
    <w:pPr>
      <w:keepNext/>
      <w:spacing w:before="240"/>
      <w:ind w:left="567" w:hanging="567"/>
      <w:outlineLvl w:val="1"/>
    </w:pPr>
    <w:rPr>
      <w:i/>
    </w:rPr>
  </w:style>
  <w:style w:type="paragraph" w:styleId="Heading3">
    <w:name w:val="heading 3"/>
    <w:basedOn w:val="Heading4"/>
    <w:next w:val="Normal"/>
    <w:link w:val="Heading3Char"/>
    <w:uiPriority w:val="9"/>
    <w:qFormat/>
    <w:rsid w:val="00E94E8E"/>
    <w:pPr>
      <w:keepNext w:val="0"/>
      <w:keepLines w:val="0"/>
      <w:spacing w:before="120"/>
      <w:outlineLvl w:val="2"/>
    </w:pPr>
    <w:rPr>
      <w:rFonts w:asciiTheme="minorHAnsi" w:eastAsia="Times New Roman" w:hAnsiTheme="minorHAnsi" w:cs="Times New Roman"/>
      <w:i w:val="0"/>
      <w:iCs w:val="0"/>
      <w:color w:val="auto"/>
      <w:u w:val="single"/>
    </w:rPr>
  </w:style>
  <w:style w:type="paragraph" w:styleId="Heading4">
    <w:name w:val="heading 4"/>
    <w:basedOn w:val="Normal"/>
    <w:next w:val="Normal"/>
    <w:link w:val="Heading4Char"/>
    <w:uiPriority w:val="9"/>
    <w:semiHidden/>
    <w:unhideWhenUsed/>
    <w:qFormat/>
    <w:rsid w:val="00E94E8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A4C8F"/>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4E8E"/>
    <w:rPr>
      <w:rFonts w:eastAsia="Times New Roman" w:cs="Times New Roman"/>
      <w:b/>
      <w:caps/>
      <w:color w:val="000000"/>
      <w:kern w:val="28"/>
      <w:sz w:val="28"/>
      <w:szCs w:val="24"/>
      <w:lang w:eastAsia="en-GB"/>
    </w:rPr>
  </w:style>
  <w:style w:type="character" w:customStyle="1" w:styleId="Heading2Char">
    <w:name w:val="Heading 2 Char"/>
    <w:basedOn w:val="DefaultParagraphFont"/>
    <w:link w:val="Heading2"/>
    <w:uiPriority w:val="9"/>
    <w:rsid w:val="00E94E8E"/>
    <w:rPr>
      <w:rFonts w:eastAsia="Times New Roman" w:cs="Times New Roman"/>
      <w:i/>
      <w:kern w:val="1"/>
      <w:szCs w:val="24"/>
      <w:lang w:eastAsia="en-GB"/>
    </w:rPr>
  </w:style>
  <w:style w:type="character" w:customStyle="1" w:styleId="Heading3Char">
    <w:name w:val="Heading 3 Char"/>
    <w:basedOn w:val="DefaultParagraphFont"/>
    <w:link w:val="Heading3"/>
    <w:uiPriority w:val="9"/>
    <w:rsid w:val="00E94E8E"/>
    <w:rPr>
      <w:rFonts w:eastAsia="Times New Roman" w:cs="Times New Roman"/>
      <w:kern w:val="1"/>
      <w:szCs w:val="24"/>
      <w:u w:val="single"/>
      <w:lang w:eastAsia="en-GB"/>
    </w:rPr>
  </w:style>
  <w:style w:type="paragraph" w:styleId="Caption">
    <w:name w:val="caption"/>
    <w:basedOn w:val="Normal"/>
    <w:uiPriority w:val="35"/>
    <w:qFormat/>
    <w:rsid w:val="00E94E8E"/>
    <w:pPr>
      <w:framePr w:hSpace="180" w:wrap="around" w:vAnchor="text" w:hAnchor="margin" w:y="108"/>
      <w:suppressLineNumbers/>
      <w:spacing w:after="120"/>
    </w:pPr>
    <w:rPr>
      <w:rFonts w:cs="FreeSans"/>
      <w:bCs/>
      <w:iCs/>
      <w:szCs w:val="22"/>
      <w:lang w:val="en-AU"/>
    </w:rPr>
  </w:style>
  <w:style w:type="table" w:styleId="TableGrid">
    <w:name w:val="Table Grid"/>
    <w:basedOn w:val="TableNormal"/>
    <w:uiPriority w:val="39"/>
    <w:rsid w:val="00E94E8E"/>
    <w:pPr>
      <w:spacing w:after="0" w:line="240" w:lineRule="auto"/>
    </w:pPr>
    <w:rPr>
      <w:rFonts w:ascii="Times New Roman" w:eastAsia="Times New Roman" w:hAnsi="Times New Roman"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E94E8E"/>
  </w:style>
  <w:style w:type="character" w:customStyle="1" w:styleId="figLabel">
    <w:name w:val="figLabel"/>
    <w:basedOn w:val="DefaultParagraphFont"/>
    <w:uiPriority w:val="1"/>
    <w:qFormat/>
    <w:rsid w:val="00E94E8E"/>
    <w:rPr>
      <w:i/>
    </w:rPr>
  </w:style>
  <w:style w:type="character" w:customStyle="1" w:styleId="Heading4Char">
    <w:name w:val="Heading 4 Char"/>
    <w:basedOn w:val="DefaultParagraphFont"/>
    <w:link w:val="Heading4"/>
    <w:uiPriority w:val="9"/>
    <w:semiHidden/>
    <w:rsid w:val="00E94E8E"/>
    <w:rPr>
      <w:rFonts w:asciiTheme="majorHAnsi" w:eastAsiaTheme="majorEastAsia" w:hAnsiTheme="majorHAnsi" w:cstheme="majorBidi"/>
      <w:i/>
      <w:iCs/>
      <w:color w:val="2E74B5" w:themeColor="accent1" w:themeShade="BF"/>
      <w:kern w:val="1"/>
      <w:szCs w:val="24"/>
      <w:lang w:eastAsia="en-GB"/>
    </w:rPr>
  </w:style>
  <w:style w:type="character" w:customStyle="1" w:styleId="Heading5Char">
    <w:name w:val="Heading 5 Char"/>
    <w:basedOn w:val="DefaultParagraphFont"/>
    <w:link w:val="Heading5"/>
    <w:uiPriority w:val="9"/>
    <w:semiHidden/>
    <w:rsid w:val="002A4C8F"/>
    <w:rPr>
      <w:rFonts w:asciiTheme="majorHAnsi" w:eastAsiaTheme="majorEastAsia" w:hAnsiTheme="majorHAnsi" w:cstheme="majorBidi"/>
      <w:color w:val="2E74B5" w:themeColor="accent1" w:themeShade="BF"/>
      <w:kern w:val="1"/>
      <w:szCs w:val="24"/>
      <w:lang w:eastAsia="en-GB"/>
    </w:rPr>
  </w:style>
  <w:style w:type="character" w:styleId="LineNumber">
    <w:name w:val="line number"/>
    <w:basedOn w:val="DefaultParagraphFont"/>
    <w:uiPriority w:val="99"/>
    <w:semiHidden/>
    <w:unhideWhenUsed/>
    <w:rsid w:val="00FE235B"/>
  </w:style>
  <w:style w:type="paragraph" w:styleId="Header">
    <w:name w:val="header"/>
    <w:basedOn w:val="Normal"/>
    <w:link w:val="HeaderChar"/>
    <w:uiPriority w:val="99"/>
    <w:unhideWhenUsed/>
    <w:rsid w:val="00DB7C1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DB7C1A"/>
    <w:rPr>
      <w:rFonts w:eastAsia="Times New Roman" w:cs="Times New Roman"/>
      <w:kern w:val="1"/>
      <w:szCs w:val="24"/>
      <w:lang w:eastAsia="en-GB"/>
    </w:rPr>
  </w:style>
  <w:style w:type="paragraph" w:styleId="Footer">
    <w:name w:val="footer"/>
    <w:basedOn w:val="Normal"/>
    <w:link w:val="FooterChar"/>
    <w:uiPriority w:val="99"/>
    <w:unhideWhenUsed/>
    <w:rsid w:val="00DB7C1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DB7C1A"/>
    <w:rPr>
      <w:rFonts w:eastAsia="Times New Roman" w:cs="Times New Roman"/>
      <w:kern w:val="1"/>
      <w:szCs w:val="24"/>
      <w:lang w:eastAsia="en-GB"/>
    </w:rPr>
  </w:style>
  <w:style w:type="character" w:customStyle="1" w:styleId="mathtext">
    <w:name w:val="mathtext"/>
    <w:basedOn w:val="DefaultParagraphFont"/>
    <w:rsid w:val="00817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image" Target="media/image106.png"/><Relationship Id="rId16" Type="http://schemas.openxmlformats.org/officeDocument/2006/relationships/image" Target="media/image10.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5" Type="http://schemas.openxmlformats.org/officeDocument/2006/relationships/footnotes" Target="footnotes.xml"/><Relationship Id="rId61" Type="http://schemas.openxmlformats.org/officeDocument/2006/relationships/image" Target="media/image55.png"/><Relationship Id="rId82" Type="http://schemas.openxmlformats.org/officeDocument/2006/relationships/image" Target="media/image76.png"/><Relationship Id="rId90" Type="http://schemas.openxmlformats.org/officeDocument/2006/relationships/image" Target="media/image84.png"/><Relationship Id="rId95" Type="http://schemas.openxmlformats.org/officeDocument/2006/relationships/image" Target="media/image89.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image" Target="media/image63.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13" Type="http://schemas.openxmlformats.org/officeDocument/2006/relationships/image" Target="media/image107.png"/><Relationship Id="rId118" Type="http://schemas.openxmlformats.org/officeDocument/2006/relationships/image" Target="media/image112.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image" Target="media/image97.png"/><Relationship Id="rId108" Type="http://schemas.openxmlformats.org/officeDocument/2006/relationships/image" Target="media/image102.png"/><Relationship Id="rId116" Type="http://schemas.openxmlformats.org/officeDocument/2006/relationships/image" Target="media/image110.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11"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14" Type="http://schemas.openxmlformats.org/officeDocument/2006/relationships/image" Target="media/image108.png"/><Relationship Id="rId119" Type="http://schemas.openxmlformats.org/officeDocument/2006/relationships/footer" Target="footer1.xm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FACA0-8AF2-4041-AEC8-F08A035AF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64</Pages>
  <Words>7766</Words>
  <Characters>4426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vanveen</dc:creator>
  <cp:keywords/>
  <dc:description/>
  <cp:lastModifiedBy>bartvanveen</cp:lastModifiedBy>
  <cp:revision>14</cp:revision>
  <dcterms:created xsi:type="dcterms:W3CDTF">2019-02-27T11:49:00Z</dcterms:created>
  <dcterms:modified xsi:type="dcterms:W3CDTF">2019-09-1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s://csl.mendeley.com/styles/445929071/elsevier-harvard</vt:lpwstr>
  </property>
  <property fmtid="{D5CDD505-2E9C-101B-9397-08002B2CF9AE}" pid="15" name="Mendeley Recent Style Name 6_1">
    <vt:lpwstr>Elsevier - Harvard (with titles) - Bart van Vee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mechanics</vt:lpwstr>
  </property>
  <property fmtid="{D5CDD505-2E9C-101B-9397-08002B2CF9AE}" pid="19" name="Mendeley Recent Style Name 8_1">
    <vt:lpwstr>Journal of Biomechanic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20c6d3-6f91-3ee3-b9f1-fcd31192a56d</vt:lpwstr>
  </property>
  <property fmtid="{D5CDD505-2E9C-101B-9397-08002B2CF9AE}" pid="24" name="Mendeley Citation Style_1">
    <vt:lpwstr>https://csl.mendeley.com/styles/445929071/elsevier-harvard</vt:lpwstr>
  </property>
</Properties>
</file>